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7712E7" w:rsidRDefault="00C63DE5"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C63DE5"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C63DE5"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C63DE5"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Default="00C63DE5" w:rsidP="00E63B69">
      <w:pPr>
        <w:spacing w:after="0" w:line="480" w:lineRule="auto"/>
        <w:ind w:left="2880" w:firstLine="720"/>
        <w:rPr>
          <w:rFonts w:ascii="Times New Roman" w:hAnsi="Times New Roman" w:cs="Times New Roman"/>
          <w:b/>
          <w:sz w:val="24"/>
          <w:szCs w:val="24"/>
        </w:rPr>
      </w:pPr>
      <w:r w:rsidRPr="00E63B69">
        <w:rPr>
          <w:rFonts w:ascii="Times New Roman" w:hAnsi="Times New Roman" w:cs="Times New Roman"/>
          <w:b/>
          <w:sz w:val="24"/>
          <w:szCs w:val="24"/>
        </w:rPr>
        <w:t>Argumentative Essay</w:t>
      </w:r>
    </w:p>
    <w:p w:rsidR="003D406F" w:rsidRDefault="00C63DE5" w:rsidP="00094F6B">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E01642" w:rsidRPr="00E01642">
        <w:rPr>
          <w:rFonts w:ascii="Times New Roman" w:hAnsi="Times New Roman" w:cs="Times New Roman"/>
          <w:sz w:val="24"/>
          <w:szCs w:val="24"/>
        </w:rPr>
        <w:t>From walking on foot to flying jets,</w:t>
      </w:r>
      <w:r w:rsidR="002A1F54">
        <w:rPr>
          <w:rFonts w:ascii="Times New Roman" w:hAnsi="Times New Roman" w:cs="Times New Roman"/>
          <w:b/>
          <w:sz w:val="24"/>
          <w:szCs w:val="24"/>
        </w:rPr>
        <w:t xml:space="preserve"> </w:t>
      </w:r>
      <w:r w:rsidR="002A1F54">
        <w:rPr>
          <w:rFonts w:ascii="Times New Roman" w:hAnsi="Times New Roman" w:cs="Times New Roman"/>
          <w:sz w:val="24"/>
          <w:szCs w:val="24"/>
        </w:rPr>
        <w:t xml:space="preserve">humans have manifested significant advancements. Both men and women </w:t>
      </w:r>
      <w:r w:rsidR="00706D3D">
        <w:rPr>
          <w:rFonts w:ascii="Times New Roman" w:hAnsi="Times New Roman" w:cs="Times New Roman"/>
          <w:sz w:val="24"/>
          <w:szCs w:val="24"/>
        </w:rPr>
        <w:t>participated in these advancements to change their fat</w:t>
      </w:r>
      <w:r w:rsidR="00172713">
        <w:rPr>
          <w:rFonts w:ascii="Times New Roman" w:hAnsi="Times New Roman" w:cs="Times New Roman"/>
          <w:sz w:val="24"/>
          <w:szCs w:val="24"/>
        </w:rPr>
        <w:t>e</w:t>
      </w:r>
      <w:bookmarkStart w:id="0" w:name="_GoBack"/>
      <w:bookmarkEnd w:id="0"/>
      <w:r w:rsidR="00706D3D">
        <w:rPr>
          <w:rFonts w:ascii="Times New Roman" w:hAnsi="Times New Roman" w:cs="Times New Roman"/>
          <w:sz w:val="24"/>
          <w:szCs w:val="24"/>
        </w:rPr>
        <w:t xml:space="preserve">, bring innovation and inculcate flexibility in daily operations. </w:t>
      </w:r>
      <w:r w:rsidR="00CB48F3">
        <w:rPr>
          <w:rFonts w:ascii="Times New Roman" w:hAnsi="Times New Roman" w:cs="Times New Roman"/>
          <w:sz w:val="24"/>
          <w:szCs w:val="24"/>
        </w:rPr>
        <w:t>However, a contentious matter has resonated since ages and a wide range of people still deem it to be on the same level</w:t>
      </w:r>
      <w:r w:rsidR="002E56B0">
        <w:rPr>
          <w:rFonts w:ascii="Times New Roman" w:hAnsi="Times New Roman" w:cs="Times New Roman"/>
          <w:sz w:val="24"/>
          <w:szCs w:val="24"/>
        </w:rPr>
        <w:t xml:space="preserve">. The peril is of gender discrimination, especially women. </w:t>
      </w:r>
      <w:r w:rsidR="00986761">
        <w:rPr>
          <w:rFonts w:ascii="Times New Roman" w:hAnsi="Times New Roman" w:cs="Times New Roman"/>
          <w:sz w:val="24"/>
          <w:szCs w:val="24"/>
        </w:rPr>
        <w:t xml:space="preserve">The women are still deemed to be largely suppressed and repressed despite the accomplishment of </w:t>
      </w:r>
      <w:r w:rsidR="00BF5DF0">
        <w:rPr>
          <w:rFonts w:ascii="Times New Roman" w:hAnsi="Times New Roman" w:cs="Times New Roman"/>
          <w:sz w:val="24"/>
          <w:szCs w:val="24"/>
        </w:rPr>
        <w:t>an</w:t>
      </w:r>
      <w:r w:rsidR="00986761">
        <w:rPr>
          <w:rFonts w:ascii="Times New Roman" w:hAnsi="Times New Roman" w:cs="Times New Roman"/>
          <w:sz w:val="24"/>
          <w:szCs w:val="24"/>
        </w:rPr>
        <w:t xml:space="preserve"> honorable social status and </w:t>
      </w:r>
      <w:r w:rsidR="005B33A1">
        <w:rPr>
          <w:rFonts w:ascii="Times New Roman" w:hAnsi="Times New Roman" w:cs="Times New Roman"/>
          <w:sz w:val="24"/>
          <w:szCs w:val="24"/>
        </w:rPr>
        <w:t>accomplishing</w:t>
      </w:r>
      <w:r w:rsidR="00986761">
        <w:rPr>
          <w:rFonts w:ascii="Times New Roman" w:hAnsi="Times New Roman" w:cs="Times New Roman"/>
          <w:sz w:val="24"/>
          <w:szCs w:val="24"/>
        </w:rPr>
        <w:t xml:space="preserve"> an integral part to stand side by side with the men.</w:t>
      </w:r>
      <w:r w:rsidR="005231E7">
        <w:rPr>
          <w:rFonts w:ascii="Times New Roman" w:hAnsi="Times New Roman" w:cs="Times New Roman"/>
          <w:sz w:val="24"/>
          <w:szCs w:val="24"/>
        </w:rPr>
        <w:t xml:space="preserve"> This decade has essentially redefined </w:t>
      </w:r>
      <w:r w:rsidR="006062AB">
        <w:rPr>
          <w:rFonts w:ascii="Times New Roman" w:hAnsi="Times New Roman" w:cs="Times New Roman"/>
          <w:sz w:val="24"/>
          <w:szCs w:val="24"/>
        </w:rPr>
        <w:t xml:space="preserve">stereotypes and translated the gender </w:t>
      </w:r>
      <w:r w:rsidR="008A4C60">
        <w:rPr>
          <w:rFonts w:ascii="Times New Roman" w:hAnsi="Times New Roman" w:cs="Times New Roman"/>
          <w:sz w:val="24"/>
          <w:szCs w:val="24"/>
        </w:rPr>
        <w:t>specificities</w:t>
      </w:r>
      <w:r w:rsidR="00A83A8C">
        <w:rPr>
          <w:rFonts w:ascii="Times New Roman" w:hAnsi="Times New Roman" w:cs="Times New Roman"/>
          <w:sz w:val="24"/>
          <w:szCs w:val="24"/>
        </w:rPr>
        <w:t xml:space="preserve"> profoundly.</w:t>
      </w:r>
      <w:r w:rsidR="00D12154">
        <w:rPr>
          <w:rFonts w:ascii="Times New Roman" w:hAnsi="Times New Roman" w:cs="Times New Roman"/>
          <w:sz w:val="24"/>
          <w:szCs w:val="24"/>
        </w:rPr>
        <w:t xml:space="preserve"> </w:t>
      </w:r>
      <w:r w:rsidR="00312366">
        <w:rPr>
          <w:rFonts w:ascii="Times New Roman" w:hAnsi="Times New Roman" w:cs="Times New Roman"/>
          <w:sz w:val="24"/>
          <w:szCs w:val="24"/>
        </w:rPr>
        <w:t>Irrefutably, they have advanced to accomplish wonders in contemporary society and the widespread gender discrimination is diminishing with the passage of time.</w:t>
      </w:r>
      <w:r w:rsidR="00EF073C">
        <w:rPr>
          <w:rFonts w:ascii="Times New Roman" w:hAnsi="Times New Roman" w:cs="Times New Roman"/>
          <w:sz w:val="24"/>
          <w:szCs w:val="24"/>
        </w:rPr>
        <w:t xml:space="preserve"> </w:t>
      </w:r>
      <w:r w:rsidR="00094F6B">
        <w:rPr>
          <w:rFonts w:ascii="Times New Roman" w:hAnsi="Times New Roman" w:cs="Times New Roman"/>
          <w:sz w:val="24"/>
          <w:szCs w:val="24"/>
        </w:rPr>
        <w:t xml:space="preserve">The issue of gender discrimination is not accelerating in the contemporary state of affairs and the perception of widespread gender equality is irrational as per solid evidence. </w:t>
      </w:r>
      <w:r w:rsidR="00BF5DF0">
        <w:rPr>
          <w:rFonts w:ascii="Times New Roman" w:hAnsi="Times New Roman" w:cs="Times New Roman"/>
          <w:sz w:val="24"/>
          <w:szCs w:val="24"/>
        </w:rPr>
        <w:t xml:space="preserve"> </w:t>
      </w:r>
      <w:r w:rsidR="005B33A1">
        <w:rPr>
          <w:rFonts w:ascii="Times New Roman" w:hAnsi="Times New Roman" w:cs="Times New Roman"/>
          <w:sz w:val="24"/>
          <w:szCs w:val="24"/>
        </w:rPr>
        <w:t xml:space="preserve"> </w:t>
      </w:r>
    </w:p>
    <w:p w:rsidR="00C87EF3" w:rsidRDefault="00C63DE5" w:rsidP="00094F6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begin, it is essential to </w:t>
      </w:r>
      <w:r w:rsidR="00F40901">
        <w:rPr>
          <w:rFonts w:ascii="Times New Roman" w:hAnsi="Times New Roman" w:cs="Times New Roman"/>
          <w:sz w:val="24"/>
          <w:szCs w:val="24"/>
        </w:rPr>
        <w:t>explicate the manifestations of gender discrimination.</w:t>
      </w:r>
      <w:r w:rsidR="00FB01D2">
        <w:rPr>
          <w:rFonts w:ascii="Times New Roman" w:hAnsi="Times New Roman" w:cs="Times New Roman"/>
          <w:sz w:val="24"/>
          <w:szCs w:val="24"/>
        </w:rPr>
        <w:t xml:space="preserve"> </w:t>
      </w:r>
      <w:r w:rsidR="00F40901">
        <w:rPr>
          <w:rFonts w:ascii="Times New Roman" w:hAnsi="Times New Roman" w:cs="Times New Roman"/>
          <w:sz w:val="24"/>
          <w:szCs w:val="24"/>
        </w:rPr>
        <w:t xml:space="preserve">Gender encompasses each </w:t>
      </w:r>
      <w:r w:rsidR="00FB01D2">
        <w:rPr>
          <w:rFonts w:ascii="Times New Roman" w:hAnsi="Times New Roman" w:cs="Times New Roman"/>
          <w:sz w:val="24"/>
          <w:szCs w:val="24"/>
        </w:rPr>
        <w:t>s</w:t>
      </w:r>
      <w:r w:rsidR="00F40901">
        <w:rPr>
          <w:rFonts w:ascii="Times New Roman" w:hAnsi="Times New Roman" w:cs="Times New Roman"/>
          <w:sz w:val="24"/>
          <w:szCs w:val="24"/>
        </w:rPr>
        <w:t>ex and is not confined to women only.</w:t>
      </w:r>
      <w:r w:rsidR="004B0D8C">
        <w:rPr>
          <w:rFonts w:ascii="Times New Roman" w:hAnsi="Times New Roman" w:cs="Times New Roman"/>
          <w:sz w:val="24"/>
          <w:szCs w:val="24"/>
        </w:rPr>
        <w:t xml:space="preserve"> Since the occurrence of the waves of feminism in the previous centuries,</w:t>
      </w:r>
      <w:r w:rsidR="006F3DA9">
        <w:rPr>
          <w:rFonts w:ascii="Times New Roman" w:hAnsi="Times New Roman" w:cs="Times New Roman"/>
          <w:sz w:val="24"/>
          <w:szCs w:val="24"/>
        </w:rPr>
        <w:t xml:space="preserve"> the social perception has been constructed that women are not offered an equal role in comparison to men. In the previous decades, the statement had critical significance; however, the </w:t>
      </w:r>
      <w:r w:rsidR="00FA759D">
        <w:rPr>
          <w:rFonts w:ascii="Times New Roman" w:hAnsi="Times New Roman" w:cs="Times New Roman"/>
          <w:sz w:val="24"/>
          <w:szCs w:val="24"/>
        </w:rPr>
        <w:t>dimensions</w:t>
      </w:r>
      <w:r w:rsidR="006F3DA9">
        <w:rPr>
          <w:rFonts w:ascii="Times New Roman" w:hAnsi="Times New Roman" w:cs="Times New Roman"/>
          <w:sz w:val="24"/>
          <w:szCs w:val="24"/>
        </w:rPr>
        <w:t xml:space="preserve"> of the issue have largely changed</w:t>
      </w:r>
      <w:r w:rsidR="00575F86">
        <w:rPr>
          <w:rFonts w:ascii="Times New Roman" w:hAnsi="Times New Roman" w:cs="Times New Roman"/>
          <w:sz w:val="24"/>
          <w:szCs w:val="24"/>
        </w:rPr>
        <w:fldChar w:fldCharType="begin"/>
      </w:r>
      <w:r w:rsidR="00575F86">
        <w:rPr>
          <w:rFonts w:ascii="Times New Roman" w:hAnsi="Times New Roman" w:cs="Times New Roman"/>
          <w:sz w:val="24"/>
          <w:szCs w:val="24"/>
        </w:rPr>
        <w:instrText xml:space="preserve"> ADDIN ZOTERO_ITEM CSL_CITATION {"citationID":"ODQd2POK","properties":{"formattedCitation":"(\\uc0\\u8220{}Equal Opportunities for Women and Men\\uc0\\u8221{})","plainCitation":"(“Equal Opportunities for Women and Men”)","noteIndex":0},"citationItems":[{"id":2397,"uris":["http://zotero.org/users/local/H8YOvGFC/items/J4JFQ8T9"],"uri":["http://zotero.org/users/local/H8YOvGFC/items/J4JFQ8T9"],"itemData":{"id":2397,"type":"webpage","title":"Equal Opportunities for Women and Men","container-title":"Open Society Foundations","abstract":"A report by OSI's Network Women's Program, &lt;em&gt;Equal Opportunities for Women and Men: Monitoring Law and Practice in New Member States and Accession Countries of the European Union&lt;/em&gt;, describes and evaluates gender equality mechanisms, policies, and programs in Central and Eastern Europe.","URL":"https://www.opensocietyfoundations.org/reports/equal-opportunities-women-and-men","language":"en","accessed":{"date-parts":[["2019",4,13]]}}}],"schema":"https://github.com/citation-style-language/schema/raw/master/csl-citation.json"} </w:instrText>
      </w:r>
      <w:r w:rsidR="00575F86">
        <w:rPr>
          <w:rFonts w:ascii="Times New Roman" w:hAnsi="Times New Roman" w:cs="Times New Roman"/>
          <w:sz w:val="24"/>
          <w:szCs w:val="24"/>
        </w:rPr>
        <w:fldChar w:fldCharType="separate"/>
      </w:r>
      <w:r w:rsidR="00575F86" w:rsidRPr="00575F86">
        <w:rPr>
          <w:rFonts w:ascii="Times New Roman" w:hAnsi="Times New Roman" w:cs="Times New Roman"/>
          <w:sz w:val="24"/>
          <w:szCs w:val="24"/>
        </w:rPr>
        <w:t>(“Equal Opportunities for Women and Men”)</w:t>
      </w:r>
      <w:r w:rsidR="00575F86">
        <w:rPr>
          <w:rFonts w:ascii="Times New Roman" w:hAnsi="Times New Roman" w:cs="Times New Roman"/>
          <w:sz w:val="24"/>
          <w:szCs w:val="24"/>
        </w:rPr>
        <w:fldChar w:fldCharType="end"/>
      </w:r>
      <w:r w:rsidR="006F3DA9">
        <w:rPr>
          <w:rFonts w:ascii="Times New Roman" w:hAnsi="Times New Roman" w:cs="Times New Roman"/>
          <w:sz w:val="24"/>
          <w:szCs w:val="24"/>
        </w:rPr>
        <w:t>.</w:t>
      </w:r>
      <w:r w:rsidR="00FA759D">
        <w:rPr>
          <w:rFonts w:ascii="Times New Roman" w:hAnsi="Times New Roman" w:cs="Times New Roman"/>
          <w:sz w:val="24"/>
          <w:szCs w:val="24"/>
        </w:rPr>
        <w:t xml:space="preserve"> It is worthy to highlight that the</w:t>
      </w:r>
      <w:r>
        <w:rPr>
          <w:rFonts w:ascii="Times New Roman" w:hAnsi="Times New Roman" w:cs="Times New Roman"/>
          <w:sz w:val="24"/>
          <w:szCs w:val="24"/>
        </w:rPr>
        <w:t xml:space="preserve"> perception of widespread </w:t>
      </w:r>
      <w:r>
        <w:rPr>
          <w:rFonts w:ascii="Times New Roman" w:hAnsi="Times New Roman" w:cs="Times New Roman"/>
          <w:sz w:val="24"/>
          <w:szCs w:val="24"/>
        </w:rPr>
        <w:lastRenderedPageBreak/>
        <w:t>gender discrimination is fabricated these days and is deemed similar to previous decades. Without a shade of doubt, this argument is fallacious and constructed based on irrational beliefs, values, and evidence.</w:t>
      </w:r>
    </w:p>
    <w:p w:rsidR="003669CE" w:rsidRDefault="00C63DE5" w:rsidP="00094F6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E6D07">
        <w:rPr>
          <w:rFonts w:ascii="Times New Roman" w:hAnsi="Times New Roman" w:cs="Times New Roman"/>
          <w:sz w:val="24"/>
          <w:szCs w:val="24"/>
        </w:rPr>
        <w:t>Besides, there exist several empirical illustrations that highlight the equal opportunities received by women</w:t>
      </w:r>
      <w:r w:rsidR="0055093D">
        <w:rPr>
          <w:rFonts w:ascii="Times New Roman" w:hAnsi="Times New Roman" w:cs="Times New Roman"/>
          <w:sz w:val="24"/>
          <w:szCs w:val="24"/>
        </w:rPr>
        <w:t>. It is critical to mention that race is also targeted to be suppressed similarly to gender disparity. The former President of The United States</w:t>
      </w:r>
      <w:r w:rsidR="00763C4F">
        <w:rPr>
          <w:rFonts w:ascii="Times New Roman" w:hAnsi="Times New Roman" w:cs="Times New Roman"/>
          <w:sz w:val="24"/>
          <w:szCs w:val="24"/>
        </w:rPr>
        <w:t xml:space="preserve"> </w:t>
      </w:r>
      <w:r w:rsidR="0055093D">
        <w:rPr>
          <w:rFonts w:ascii="Times New Roman" w:hAnsi="Times New Roman" w:cs="Times New Roman"/>
          <w:sz w:val="24"/>
          <w:szCs w:val="24"/>
        </w:rPr>
        <w:t>(USA) was a black man. Ha</w:t>
      </w:r>
      <w:r w:rsidR="003356F1">
        <w:rPr>
          <w:rFonts w:ascii="Times New Roman" w:hAnsi="Times New Roman" w:cs="Times New Roman"/>
          <w:sz w:val="24"/>
          <w:szCs w:val="24"/>
        </w:rPr>
        <w:t>d the menace of racial discrimination been pervasive to an immense extent, he may not have been offered the opportunity t</w:t>
      </w:r>
      <w:r w:rsidR="00D045C9">
        <w:rPr>
          <w:rFonts w:ascii="Times New Roman" w:hAnsi="Times New Roman" w:cs="Times New Roman"/>
          <w:sz w:val="24"/>
          <w:szCs w:val="24"/>
        </w:rPr>
        <w:t>o become the president of the United States. The fundamental purpose of</w:t>
      </w:r>
      <w:r w:rsidR="00A70A14">
        <w:rPr>
          <w:rFonts w:ascii="Times New Roman" w:hAnsi="Times New Roman" w:cs="Times New Roman"/>
          <w:sz w:val="24"/>
          <w:szCs w:val="24"/>
        </w:rPr>
        <w:t xml:space="preserve"> </w:t>
      </w:r>
      <w:r w:rsidR="00271DF6">
        <w:rPr>
          <w:rFonts w:ascii="Times New Roman" w:hAnsi="Times New Roman" w:cs="Times New Roman"/>
          <w:sz w:val="24"/>
          <w:szCs w:val="24"/>
        </w:rPr>
        <w:t>underpinning this argument of race is to optimize the rationale for gender. Similar to race, gender victimization is also delineated in a</w:t>
      </w:r>
      <w:r w:rsidR="00C158F4">
        <w:rPr>
          <w:rFonts w:ascii="Times New Roman" w:hAnsi="Times New Roman" w:cs="Times New Roman"/>
          <w:sz w:val="24"/>
          <w:szCs w:val="24"/>
        </w:rPr>
        <w:t>n</w:t>
      </w:r>
      <w:r w:rsidR="00271DF6">
        <w:rPr>
          <w:rFonts w:ascii="Times New Roman" w:hAnsi="Times New Roman" w:cs="Times New Roman"/>
          <w:sz w:val="24"/>
          <w:szCs w:val="24"/>
        </w:rPr>
        <w:t xml:space="preserve"> exaggerated manner.</w:t>
      </w:r>
      <w:r w:rsidR="00763C4F">
        <w:rPr>
          <w:rFonts w:ascii="Times New Roman" w:hAnsi="Times New Roman" w:cs="Times New Roman"/>
          <w:sz w:val="24"/>
          <w:szCs w:val="24"/>
        </w:rPr>
        <w:t xml:space="preserve"> </w:t>
      </w:r>
      <w:r w:rsidR="006F0550">
        <w:rPr>
          <w:rFonts w:ascii="Times New Roman" w:hAnsi="Times New Roman" w:cs="Times New Roman"/>
          <w:sz w:val="24"/>
          <w:szCs w:val="24"/>
        </w:rPr>
        <w:t xml:space="preserve">However, it never implies gender discrimination and disparity has been entirely eradicated in the </w:t>
      </w:r>
      <w:r w:rsidR="00592CCE">
        <w:rPr>
          <w:rFonts w:ascii="Times New Roman" w:hAnsi="Times New Roman" w:cs="Times New Roman"/>
          <w:sz w:val="24"/>
          <w:szCs w:val="24"/>
        </w:rPr>
        <w:t>society</w:t>
      </w:r>
      <w:r w:rsidR="00575F86">
        <w:rPr>
          <w:rFonts w:ascii="Times New Roman" w:hAnsi="Times New Roman" w:cs="Times New Roman"/>
          <w:sz w:val="24"/>
          <w:szCs w:val="24"/>
        </w:rPr>
        <w:t xml:space="preserve"> </w:t>
      </w:r>
      <w:r w:rsidR="00575F86">
        <w:rPr>
          <w:rFonts w:ascii="Times New Roman" w:hAnsi="Times New Roman" w:cs="Times New Roman"/>
          <w:sz w:val="24"/>
          <w:szCs w:val="24"/>
        </w:rPr>
        <w:fldChar w:fldCharType="begin"/>
      </w:r>
      <w:r w:rsidR="00575F86">
        <w:rPr>
          <w:rFonts w:ascii="Times New Roman" w:hAnsi="Times New Roman" w:cs="Times New Roman"/>
          <w:sz w:val="24"/>
          <w:szCs w:val="24"/>
        </w:rPr>
        <w:instrText xml:space="preserve"> ADDIN ZOTERO_ITEM CSL_CITATION {"citationID":"kIVBcICg","properties":{"formattedCitation":"(\\uc0\\u8220{}Equal Opportunities for Men and Women Important for Growth in Emerging Europe and Central Asia\\uc0\\u8221{})","plainCitation":"(“Equal Opportunities for Men and Women Important for Growth in Emerging Europe and Central Asia”)","noteIndex":0},"citationItems":[{"id":2399,"uris":["http://zotero.org/users/local/H8YOvGFC/items/I7URUIJG"],"uri":["http://zotero.org/users/local/H8YOvGFC/items/I7URUIJG"],"itemData":{"id":2399,"type":"webpage","title":"Equal Opportunities for Men and Women Important for Growth in Emerging Europe and Central Asia","container-title":"World Bank","genre":"Text/HTML","abstract":"Achieving gender equality can help support economic development and prosperity in the countries of Emerging Europe and Central Asia, says a new World Bank report.","URL":"http://www.worldbank.org/en/news/press-release/2011/12/06/equal-opportunities-for-men-and-women-important-for-growth-in-emerging-europe-and-central-asia","language":"en","accessed":{"date-parts":[["2019",4,13]]}}}],"schema":"https://github.com/citation-style-language/schema/raw/master/csl-citation.json"} </w:instrText>
      </w:r>
      <w:r w:rsidR="00575F86">
        <w:rPr>
          <w:rFonts w:ascii="Times New Roman" w:hAnsi="Times New Roman" w:cs="Times New Roman"/>
          <w:sz w:val="24"/>
          <w:szCs w:val="24"/>
        </w:rPr>
        <w:fldChar w:fldCharType="separate"/>
      </w:r>
      <w:r w:rsidR="00575F86" w:rsidRPr="00575F86">
        <w:rPr>
          <w:rFonts w:ascii="Times New Roman" w:hAnsi="Times New Roman" w:cs="Times New Roman"/>
          <w:sz w:val="24"/>
          <w:szCs w:val="24"/>
        </w:rPr>
        <w:t>(“Equal Opportunities for Men and Women Important for Growth in Emerging Europe and Central Asia”)</w:t>
      </w:r>
      <w:r w:rsidR="00575F86">
        <w:rPr>
          <w:rFonts w:ascii="Times New Roman" w:hAnsi="Times New Roman" w:cs="Times New Roman"/>
          <w:sz w:val="24"/>
          <w:szCs w:val="24"/>
        </w:rPr>
        <w:fldChar w:fldCharType="end"/>
      </w:r>
      <w:r w:rsidR="00592CCE">
        <w:rPr>
          <w:rFonts w:ascii="Times New Roman" w:hAnsi="Times New Roman" w:cs="Times New Roman"/>
          <w:sz w:val="24"/>
          <w:szCs w:val="24"/>
        </w:rPr>
        <w:t>. There exist certain instances which reflect the menace exists but meanwhile, the majority of events indicate the menace is being re</w:t>
      </w:r>
      <w:r w:rsidR="00E47EE5">
        <w:rPr>
          <w:rFonts w:ascii="Times New Roman" w:hAnsi="Times New Roman" w:cs="Times New Roman"/>
          <w:sz w:val="24"/>
          <w:szCs w:val="24"/>
        </w:rPr>
        <w:t>d</w:t>
      </w:r>
      <w:r w:rsidR="00592CCE">
        <w:rPr>
          <w:rFonts w:ascii="Times New Roman" w:hAnsi="Times New Roman" w:cs="Times New Roman"/>
          <w:sz w:val="24"/>
          <w:szCs w:val="24"/>
        </w:rPr>
        <w:t>uced and confronted potentially as opposed to the common social perception</w:t>
      </w:r>
      <w:r w:rsidR="00E47EE5">
        <w:rPr>
          <w:rFonts w:ascii="Times New Roman" w:hAnsi="Times New Roman" w:cs="Times New Roman"/>
          <w:sz w:val="24"/>
          <w:szCs w:val="24"/>
        </w:rPr>
        <w:t>.</w:t>
      </w:r>
    </w:p>
    <w:p w:rsidR="000027AE" w:rsidRDefault="00C63DE5" w:rsidP="00094F6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040D3">
        <w:rPr>
          <w:rFonts w:ascii="Times New Roman" w:hAnsi="Times New Roman" w:cs="Times New Roman"/>
          <w:sz w:val="24"/>
          <w:szCs w:val="24"/>
        </w:rPr>
        <w:t xml:space="preserve">In addition, women have stepped into jobs that were previously </w:t>
      </w:r>
      <w:r w:rsidR="003C0438">
        <w:rPr>
          <w:rFonts w:ascii="Times New Roman" w:hAnsi="Times New Roman" w:cs="Times New Roman"/>
          <w:sz w:val="24"/>
          <w:szCs w:val="24"/>
        </w:rPr>
        <w:t xml:space="preserve">designated for </w:t>
      </w:r>
      <w:r w:rsidR="00F62BA7">
        <w:rPr>
          <w:rFonts w:ascii="Times New Roman" w:hAnsi="Times New Roman" w:cs="Times New Roman"/>
          <w:sz w:val="24"/>
          <w:szCs w:val="24"/>
        </w:rPr>
        <w:t>men.</w:t>
      </w:r>
      <w:r w:rsidR="007B6196">
        <w:rPr>
          <w:rFonts w:ascii="Times New Roman" w:hAnsi="Times New Roman" w:cs="Times New Roman"/>
          <w:sz w:val="24"/>
          <w:szCs w:val="24"/>
        </w:rPr>
        <w:t xml:space="preserve"> The gender barriers and</w:t>
      </w:r>
      <w:r w:rsidR="00CF7E9D">
        <w:rPr>
          <w:rFonts w:ascii="Times New Roman" w:hAnsi="Times New Roman" w:cs="Times New Roman"/>
          <w:sz w:val="24"/>
          <w:szCs w:val="24"/>
        </w:rPr>
        <w:t xml:space="preserve"> </w:t>
      </w:r>
      <w:r w:rsidR="001B7C87">
        <w:rPr>
          <w:rFonts w:ascii="Times New Roman" w:hAnsi="Times New Roman" w:cs="Times New Roman"/>
          <w:sz w:val="24"/>
          <w:szCs w:val="24"/>
        </w:rPr>
        <w:t>stereotypes are being shattered thoroughly</w:t>
      </w:r>
      <w:r w:rsidR="003F41B9">
        <w:rPr>
          <w:rFonts w:ascii="Times New Roman" w:hAnsi="Times New Roman" w:cs="Times New Roman"/>
          <w:sz w:val="24"/>
          <w:szCs w:val="24"/>
        </w:rPr>
        <w:t xml:space="preserve">. </w:t>
      </w:r>
      <w:r w:rsidR="002739D7">
        <w:rPr>
          <w:rFonts w:ascii="Times New Roman" w:hAnsi="Times New Roman" w:cs="Times New Roman"/>
          <w:sz w:val="24"/>
          <w:szCs w:val="24"/>
        </w:rPr>
        <w:t>The argument of the cynics is based on the belief that women are paid less in comparison to</w:t>
      </w:r>
      <w:r w:rsidR="007B6B03">
        <w:rPr>
          <w:rFonts w:ascii="Times New Roman" w:hAnsi="Times New Roman" w:cs="Times New Roman"/>
          <w:sz w:val="24"/>
          <w:szCs w:val="24"/>
        </w:rPr>
        <w:t xml:space="preserve"> </w:t>
      </w:r>
      <w:r w:rsidR="000F2005">
        <w:rPr>
          <w:rFonts w:ascii="Times New Roman" w:hAnsi="Times New Roman" w:cs="Times New Roman"/>
          <w:sz w:val="24"/>
          <w:szCs w:val="24"/>
        </w:rPr>
        <w:t xml:space="preserve">men at the workplace and are often harassed or abused. </w:t>
      </w:r>
      <w:r w:rsidR="00EC76B7">
        <w:rPr>
          <w:rFonts w:ascii="Times New Roman" w:hAnsi="Times New Roman" w:cs="Times New Roman"/>
          <w:sz w:val="24"/>
          <w:szCs w:val="24"/>
        </w:rPr>
        <w:t>Several researchers and documenta</w:t>
      </w:r>
      <w:r w:rsidR="00710E10">
        <w:rPr>
          <w:rFonts w:ascii="Times New Roman" w:hAnsi="Times New Roman" w:cs="Times New Roman"/>
          <w:sz w:val="24"/>
          <w:szCs w:val="24"/>
        </w:rPr>
        <w:t>ries have stipulated</w:t>
      </w:r>
      <w:r w:rsidR="001A1D28">
        <w:rPr>
          <w:rFonts w:ascii="Times New Roman" w:hAnsi="Times New Roman" w:cs="Times New Roman"/>
          <w:sz w:val="24"/>
          <w:szCs w:val="24"/>
        </w:rPr>
        <w:t xml:space="preserve"> t</w:t>
      </w:r>
      <w:r w:rsidR="002E1D37">
        <w:rPr>
          <w:rFonts w:ascii="Times New Roman" w:hAnsi="Times New Roman" w:cs="Times New Roman"/>
          <w:sz w:val="24"/>
          <w:szCs w:val="24"/>
        </w:rPr>
        <w:t>hat wome</w:t>
      </w:r>
      <w:r w:rsidR="007E63FC">
        <w:rPr>
          <w:rFonts w:ascii="Times New Roman" w:hAnsi="Times New Roman" w:cs="Times New Roman"/>
          <w:sz w:val="24"/>
          <w:szCs w:val="24"/>
        </w:rPr>
        <w:t>n have potentially advanced to get eq</w:t>
      </w:r>
      <w:r w:rsidR="002C3267">
        <w:rPr>
          <w:rFonts w:ascii="Times New Roman" w:hAnsi="Times New Roman" w:cs="Times New Roman"/>
          <w:sz w:val="24"/>
          <w:szCs w:val="24"/>
        </w:rPr>
        <w:t>ual pay and</w:t>
      </w:r>
      <w:r w:rsidR="009F4FC1">
        <w:rPr>
          <w:rFonts w:ascii="Times New Roman" w:hAnsi="Times New Roman" w:cs="Times New Roman"/>
          <w:sz w:val="24"/>
          <w:szCs w:val="24"/>
        </w:rPr>
        <w:t xml:space="preserve"> </w:t>
      </w:r>
      <w:r w:rsidR="004D2D02">
        <w:rPr>
          <w:rFonts w:ascii="Times New Roman" w:hAnsi="Times New Roman" w:cs="Times New Roman"/>
          <w:sz w:val="24"/>
          <w:szCs w:val="24"/>
        </w:rPr>
        <w:t xml:space="preserve">in some instances, even higher than the </w:t>
      </w:r>
      <w:r w:rsidR="00B411CD">
        <w:rPr>
          <w:rFonts w:ascii="Times New Roman" w:hAnsi="Times New Roman" w:cs="Times New Roman"/>
          <w:sz w:val="24"/>
          <w:szCs w:val="24"/>
        </w:rPr>
        <w:t>men</w:t>
      </w:r>
      <w:r w:rsidR="00575F86">
        <w:rPr>
          <w:rFonts w:ascii="Times New Roman" w:hAnsi="Times New Roman" w:cs="Times New Roman"/>
          <w:sz w:val="24"/>
          <w:szCs w:val="24"/>
        </w:rPr>
        <w:t xml:space="preserve"> </w:t>
      </w:r>
      <w:r w:rsidR="00575F86">
        <w:rPr>
          <w:rFonts w:ascii="Times New Roman" w:hAnsi="Times New Roman" w:cs="Times New Roman"/>
          <w:sz w:val="24"/>
          <w:szCs w:val="24"/>
        </w:rPr>
        <w:fldChar w:fldCharType="begin"/>
      </w:r>
      <w:r w:rsidR="00575F86">
        <w:rPr>
          <w:rFonts w:ascii="Times New Roman" w:hAnsi="Times New Roman" w:cs="Times New Roman"/>
          <w:sz w:val="24"/>
          <w:szCs w:val="24"/>
        </w:rPr>
        <w:instrText xml:space="preserve"> ADDIN ZOTERO_ITEM CSL_CITATION {"citationID":"jDYBeJmg","properties":{"formattedCitation":"(\\uc0\\u8220{}Improvement in the Status of Women in the United Nations System\\uc0\\u8221{})","plainCitation":"(“Improvement in the Status of Women in the United Nations System”)","noteIndex":0},"citationItems":[{"id":2403,"uris":["http://zotero.org/users/local/H8YOvGFC/items/ZNRDQPDW"],"uri":["http://zotero.org/users/local/H8YOvGFC/items/ZNRDQPDW"],"itemData":{"id":2403,"type":"webpage","title":"Improvement in the status of women in the United Nations system: Report of the Secretary-General (2014)","container-title":"UN Women","abstract":"This report (A/69/346) provides information on the status of women in the United Nations system during the reporting period from 31 December 2011 to 31 December 2013, including on progress made and obstacles encountered in achieving gender balance and up-to-date statistics and recommendations for","URL":"http://www.unwomen.org/en/digital-library/publications/2014/8/improvement-of-the-status-of-women-in-the-un-system-2014","shortTitle":"Improvement in the status of women in the United Nations system","language":"en","accessed":{"date-parts":[["2019",4,13]]}}}],"schema":"https://github.com/citation-style-language/schema/raw/master/csl-citation.json"} </w:instrText>
      </w:r>
      <w:r w:rsidR="00575F86">
        <w:rPr>
          <w:rFonts w:ascii="Times New Roman" w:hAnsi="Times New Roman" w:cs="Times New Roman"/>
          <w:sz w:val="24"/>
          <w:szCs w:val="24"/>
        </w:rPr>
        <w:fldChar w:fldCharType="separate"/>
      </w:r>
      <w:r w:rsidR="00575F86" w:rsidRPr="00575F86">
        <w:rPr>
          <w:rFonts w:ascii="Times New Roman" w:hAnsi="Times New Roman" w:cs="Times New Roman"/>
          <w:sz w:val="24"/>
          <w:szCs w:val="24"/>
        </w:rPr>
        <w:t>(“Improvement in the Status of Women in the United Nations System”)</w:t>
      </w:r>
      <w:r w:rsidR="00575F86">
        <w:rPr>
          <w:rFonts w:ascii="Times New Roman" w:hAnsi="Times New Roman" w:cs="Times New Roman"/>
          <w:sz w:val="24"/>
          <w:szCs w:val="24"/>
        </w:rPr>
        <w:fldChar w:fldCharType="end"/>
      </w:r>
      <w:r w:rsidR="00B411CD">
        <w:rPr>
          <w:rFonts w:ascii="Times New Roman" w:hAnsi="Times New Roman" w:cs="Times New Roman"/>
          <w:sz w:val="24"/>
          <w:szCs w:val="24"/>
        </w:rPr>
        <w:t xml:space="preserve">. </w:t>
      </w:r>
      <w:r w:rsidR="00764194">
        <w:rPr>
          <w:rFonts w:ascii="Times New Roman" w:hAnsi="Times New Roman" w:cs="Times New Roman"/>
          <w:sz w:val="24"/>
          <w:szCs w:val="24"/>
        </w:rPr>
        <w:t xml:space="preserve"> The issue of wages and salaries is a contentious aspect involved in the debate about gender discrimination and stereotyping</w:t>
      </w:r>
      <w:r w:rsidR="006E0E51">
        <w:rPr>
          <w:rFonts w:ascii="Times New Roman" w:hAnsi="Times New Roman" w:cs="Times New Roman"/>
          <w:sz w:val="24"/>
          <w:szCs w:val="24"/>
        </w:rPr>
        <w:t xml:space="preserve">. </w:t>
      </w:r>
      <w:r w:rsidR="00B411CD">
        <w:rPr>
          <w:rFonts w:ascii="Times New Roman" w:hAnsi="Times New Roman" w:cs="Times New Roman"/>
          <w:sz w:val="24"/>
          <w:szCs w:val="24"/>
        </w:rPr>
        <w:t>Such inspiring are the manifestations for women in the contemporary era.</w:t>
      </w:r>
      <w:r w:rsidR="00507DCC">
        <w:rPr>
          <w:rFonts w:ascii="Times New Roman" w:hAnsi="Times New Roman" w:cs="Times New Roman"/>
          <w:sz w:val="24"/>
          <w:szCs w:val="24"/>
        </w:rPr>
        <w:t xml:space="preserve"> The </w:t>
      </w:r>
      <w:r w:rsidR="00507DCC">
        <w:rPr>
          <w:rFonts w:ascii="Times New Roman" w:hAnsi="Times New Roman" w:cs="Times New Roman"/>
          <w:sz w:val="24"/>
          <w:szCs w:val="24"/>
        </w:rPr>
        <w:lastRenderedPageBreak/>
        <w:t>surge in the number of working women also augments the argument that gender discrimination has abolished to a significant extent</w:t>
      </w:r>
      <w:r w:rsidR="005B1AFF">
        <w:rPr>
          <w:rFonts w:ascii="Times New Roman" w:hAnsi="Times New Roman" w:cs="Times New Roman"/>
          <w:sz w:val="24"/>
          <w:szCs w:val="24"/>
        </w:rPr>
        <w:t xml:space="preserve">. Previously, women were deemed the potential subjects to </w:t>
      </w:r>
      <w:r w:rsidR="00B14077">
        <w:rPr>
          <w:rFonts w:ascii="Times New Roman" w:hAnsi="Times New Roman" w:cs="Times New Roman"/>
          <w:sz w:val="24"/>
          <w:szCs w:val="24"/>
        </w:rPr>
        <w:t>look</w:t>
      </w:r>
      <w:r w:rsidR="005B1AFF">
        <w:rPr>
          <w:rFonts w:ascii="Times New Roman" w:hAnsi="Times New Roman" w:cs="Times New Roman"/>
          <w:sz w:val="24"/>
          <w:szCs w:val="24"/>
        </w:rPr>
        <w:t xml:space="preserve"> after the house chores and children. </w:t>
      </w:r>
      <w:r w:rsidR="00B14077">
        <w:rPr>
          <w:rFonts w:ascii="Times New Roman" w:hAnsi="Times New Roman" w:cs="Times New Roman"/>
          <w:sz w:val="24"/>
          <w:szCs w:val="24"/>
        </w:rPr>
        <w:t>After being suppressed and subjected to radical discrimination, women preferred not to step up for their rights in most of the cases.</w:t>
      </w:r>
      <w:r w:rsidR="001C3D56">
        <w:rPr>
          <w:rFonts w:ascii="Times New Roman" w:hAnsi="Times New Roman" w:cs="Times New Roman"/>
          <w:sz w:val="24"/>
          <w:szCs w:val="24"/>
        </w:rPr>
        <w:t xml:space="preserve"> These events have witnessed a paradigm shift</w:t>
      </w:r>
      <w:r w:rsidR="00DD6587">
        <w:rPr>
          <w:rFonts w:ascii="Times New Roman" w:hAnsi="Times New Roman" w:cs="Times New Roman"/>
          <w:sz w:val="24"/>
          <w:szCs w:val="24"/>
        </w:rPr>
        <w:t>.</w:t>
      </w:r>
      <w:r w:rsidR="00302A3B">
        <w:rPr>
          <w:rFonts w:ascii="Times New Roman" w:hAnsi="Times New Roman" w:cs="Times New Roman"/>
          <w:sz w:val="24"/>
          <w:szCs w:val="24"/>
        </w:rPr>
        <w:t xml:space="preserve"> Thus,</w:t>
      </w:r>
      <w:r w:rsidR="005F6CD9">
        <w:rPr>
          <w:rFonts w:ascii="Times New Roman" w:hAnsi="Times New Roman" w:cs="Times New Roman"/>
          <w:sz w:val="24"/>
          <w:szCs w:val="24"/>
        </w:rPr>
        <w:t xml:space="preserve"> the issue of gender discrimination is alleviating and the status of women is enhancing with the passage of time.</w:t>
      </w:r>
      <w:r w:rsidR="005521BF">
        <w:rPr>
          <w:rFonts w:ascii="Times New Roman" w:hAnsi="Times New Roman" w:cs="Times New Roman"/>
          <w:sz w:val="24"/>
          <w:szCs w:val="24"/>
        </w:rPr>
        <w:t xml:space="preserve"> </w:t>
      </w:r>
    </w:p>
    <w:p w:rsidR="003D406F" w:rsidRPr="0021756D" w:rsidRDefault="00C63DE5" w:rsidP="00F046C5">
      <w:pPr>
        <w:spacing w:after="0" w:line="480" w:lineRule="auto"/>
      </w:pPr>
      <w:r>
        <w:rPr>
          <w:rFonts w:ascii="Times New Roman" w:hAnsi="Times New Roman" w:cs="Times New Roman"/>
          <w:sz w:val="24"/>
          <w:szCs w:val="24"/>
        </w:rPr>
        <w:tab/>
        <w:t xml:space="preserve">Besides, the print and mass media potentially </w:t>
      </w:r>
      <w:r w:rsidR="00FB4719">
        <w:rPr>
          <w:rFonts w:ascii="Times New Roman" w:hAnsi="Times New Roman" w:cs="Times New Roman"/>
          <w:sz w:val="24"/>
          <w:szCs w:val="24"/>
        </w:rPr>
        <w:t>validate the argument</w:t>
      </w:r>
      <w:r w:rsidR="00C736FE">
        <w:rPr>
          <w:rFonts w:ascii="Times New Roman" w:hAnsi="Times New Roman" w:cs="Times New Roman"/>
          <w:sz w:val="24"/>
          <w:szCs w:val="24"/>
        </w:rPr>
        <w:t xml:space="preserve"> </w:t>
      </w:r>
      <w:r w:rsidR="006545B4">
        <w:rPr>
          <w:rFonts w:ascii="Times New Roman" w:hAnsi="Times New Roman" w:cs="Times New Roman"/>
          <w:sz w:val="24"/>
          <w:szCs w:val="24"/>
        </w:rPr>
        <w:t xml:space="preserve">made. </w:t>
      </w:r>
      <w:r w:rsidR="009B7B01">
        <w:rPr>
          <w:rFonts w:ascii="Times New Roman" w:hAnsi="Times New Roman" w:cs="Times New Roman"/>
          <w:sz w:val="24"/>
          <w:szCs w:val="24"/>
        </w:rPr>
        <w:t xml:space="preserve">Media plays one of the leading roles in </w:t>
      </w:r>
      <w:r w:rsidR="00FB02BF">
        <w:rPr>
          <w:rFonts w:ascii="Times New Roman" w:hAnsi="Times New Roman" w:cs="Times New Roman"/>
          <w:sz w:val="24"/>
          <w:szCs w:val="24"/>
        </w:rPr>
        <w:t>ensuring and depicting that gender discrimination is drastically turning into an issue of the past.</w:t>
      </w:r>
      <w:r w:rsidR="00BF3BB0">
        <w:rPr>
          <w:rFonts w:ascii="Times New Roman" w:hAnsi="Times New Roman" w:cs="Times New Roman"/>
          <w:sz w:val="24"/>
          <w:szCs w:val="24"/>
        </w:rPr>
        <w:t xml:space="preserve"> For instance, the</w:t>
      </w:r>
      <w:r w:rsidR="003253C5">
        <w:rPr>
          <w:rFonts w:ascii="Times New Roman" w:hAnsi="Times New Roman" w:cs="Times New Roman"/>
          <w:sz w:val="24"/>
          <w:szCs w:val="24"/>
        </w:rPr>
        <w:t xml:space="preserve"> unfortunate events where women are harassed or discriminated are highlighted and reported by media in true letter and spirits.</w:t>
      </w:r>
      <w:r w:rsidR="009F5F2E">
        <w:rPr>
          <w:rFonts w:ascii="Times New Roman" w:hAnsi="Times New Roman" w:cs="Times New Roman"/>
          <w:sz w:val="24"/>
          <w:szCs w:val="24"/>
        </w:rPr>
        <w:t xml:space="preserve"> None can escape the spotlight of media in such circumstances irrespective of the social status and position.</w:t>
      </w:r>
      <w:r w:rsidR="00C24605">
        <w:rPr>
          <w:rFonts w:ascii="Times New Roman" w:hAnsi="Times New Roman" w:cs="Times New Roman"/>
          <w:sz w:val="24"/>
          <w:szCs w:val="24"/>
        </w:rPr>
        <w:t xml:space="preserve"> Besides, the notion of women being </w:t>
      </w:r>
      <w:r w:rsidR="007F5B56">
        <w:rPr>
          <w:rFonts w:ascii="Times New Roman" w:hAnsi="Times New Roman" w:cs="Times New Roman"/>
          <w:sz w:val="24"/>
          <w:szCs w:val="24"/>
        </w:rPr>
        <w:t>reflected as</w:t>
      </w:r>
      <w:r w:rsidR="009A2F6B">
        <w:rPr>
          <w:rFonts w:ascii="Times New Roman" w:hAnsi="Times New Roman" w:cs="Times New Roman"/>
          <w:sz w:val="24"/>
          <w:szCs w:val="24"/>
        </w:rPr>
        <w:t xml:space="preserve"> superwomen in the movies further supplements the argument.</w:t>
      </w:r>
      <w:r w:rsidR="00D67707">
        <w:rPr>
          <w:rFonts w:ascii="Times New Roman" w:hAnsi="Times New Roman" w:cs="Times New Roman"/>
          <w:sz w:val="24"/>
          <w:szCs w:val="24"/>
        </w:rPr>
        <w:t xml:space="preserve"> Had the women been discriminated as they suffered in the past, these movies would have demonstrated the state of affairs as widespread discrimination</w:t>
      </w:r>
      <w:r w:rsidR="00640C4D">
        <w:t xml:space="preserve"> </w:t>
      </w:r>
      <w:r w:rsidR="00640C4D">
        <w:rPr>
          <w:rFonts w:ascii="Times New Roman" w:hAnsi="Times New Roman" w:cs="Times New Roman"/>
          <w:sz w:val="24"/>
          <w:szCs w:val="24"/>
        </w:rPr>
        <w:t>rather than presenting them as the savior of the worlds</w:t>
      </w:r>
      <w:r w:rsidR="0090758D">
        <w:rPr>
          <w:rFonts w:ascii="Times New Roman" w:hAnsi="Times New Roman" w:cs="Times New Roman"/>
          <w:sz w:val="24"/>
          <w:szCs w:val="24"/>
        </w:rPr>
        <w:t xml:space="preserve">. </w:t>
      </w:r>
      <w:r w:rsidR="00480EBF">
        <w:rPr>
          <w:rFonts w:ascii="Times New Roman" w:hAnsi="Times New Roman" w:cs="Times New Roman"/>
          <w:sz w:val="24"/>
          <w:szCs w:val="24"/>
        </w:rPr>
        <w:t>The film industry is dominated by women in true letter and spirits.</w:t>
      </w:r>
      <w:r w:rsidR="00884808">
        <w:rPr>
          <w:rFonts w:ascii="Times New Roman" w:hAnsi="Times New Roman" w:cs="Times New Roman"/>
          <w:sz w:val="24"/>
          <w:szCs w:val="24"/>
        </w:rPr>
        <w:t xml:space="preserve"> A critical appraisal of the matter unleashes intriguing details. </w:t>
      </w:r>
      <w:r w:rsidR="009F2E52">
        <w:rPr>
          <w:rFonts w:ascii="Times New Roman" w:hAnsi="Times New Roman" w:cs="Times New Roman"/>
          <w:sz w:val="24"/>
          <w:szCs w:val="24"/>
        </w:rPr>
        <w:t xml:space="preserve">Since decades, movies </w:t>
      </w:r>
      <w:r w:rsidR="001F576B">
        <w:rPr>
          <w:rFonts w:ascii="Times New Roman" w:hAnsi="Times New Roman" w:cs="Times New Roman"/>
          <w:sz w:val="24"/>
          <w:szCs w:val="24"/>
        </w:rPr>
        <w:t xml:space="preserve">and fictions </w:t>
      </w:r>
      <w:r w:rsidR="0021756D">
        <w:rPr>
          <w:rFonts w:ascii="Times New Roman" w:hAnsi="Times New Roman" w:cs="Times New Roman"/>
          <w:sz w:val="24"/>
          <w:szCs w:val="24"/>
        </w:rPr>
        <w:t xml:space="preserve">pictured the reality </w:t>
      </w:r>
      <w:r w:rsidR="0025219D">
        <w:rPr>
          <w:rFonts w:ascii="Times New Roman" w:hAnsi="Times New Roman" w:cs="Times New Roman"/>
          <w:sz w:val="24"/>
          <w:szCs w:val="24"/>
        </w:rPr>
        <w:t>pertinent</w:t>
      </w:r>
      <w:r w:rsidR="0021756D">
        <w:rPr>
          <w:rFonts w:ascii="Times New Roman" w:hAnsi="Times New Roman" w:cs="Times New Roman"/>
          <w:sz w:val="24"/>
          <w:szCs w:val="24"/>
        </w:rPr>
        <w:t xml:space="preserve"> to the social status of </w:t>
      </w:r>
      <w:r w:rsidR="0025219D">
        <w:rPr>
          <w:rFonts w:ascii="Times New Roman" w:hAnsi="Times New Roman" w:cs="Times New Roman"/>
          <w:sz w:val="24"/>
          <w:szCs w:val="24"/>
        </w:rPr>
        <w:t>women</w:t>
      </w:r>
      <w:r w:rsidR="0025219D">
        <w:t>.</w:t>
      </w:r>
      <w:r w:rsidR="00F83224">
        <w:t xml:space="preserve"> </w:t>
      </w:r>
      <w:r w:rsidR="00F83224">
        <w:rPr>
          <w:rFonts w:ascii="Times New Roman" w:hAnsi="Times New Roman" w:cs="Times New Roman"/>
          <w:sz w:val="24"/>
          <w:szCs w:val="24"/>
        </w:rPr>
        <w:t>Wh</w:t>
      </w:r>
      <w:r w:rsidR="00EF408E">
        <w:rPr>
          <w:rFonts w:ascii="Times New Roman" w:hAnsi="Times New Roman" w:cs="Times New Roman"/>
          <w:sz w:val="24"/>
          <w:szCs w:val="24"/>
        </w:rPr>
        <w:t>en they</w:t>
      </w:r>
      <w:r w:rsidR="00207D96">
        <w:rPr>
          <w:rFonts w:ascii="Times New Roman" w:hAnsi="Times New Roman" w:cs="Times New Roman"/>
          <w:sz w:val="24"/>
          <w:szCs w:val="24"/>
        </w:rPr>
        <w:t xml:space="preserve"> </w:t>
      </w:r>
      <w:r w:rsidR="0028255F">
        <w:rPr>
          <w:rFonts w:ascii="Times New Roman" w:hAnsi="Times New Roman" w:cs="Times New Roman"/>
          <w:sz w:val="24"/>
          <w:szCs w:val="24"/>
        </w:rPr>
        <w:t>were discriminated, the movies featured men</w:t>
      </w:r>
      <w:r w:rsidR="00C6242D">
        <w:rPr>
          <w:rFonts w:ascii="Times New Roman" w:hAnsi="Times New Roman" w:cs="Times New Roman"/>
          <w:sz w:val="24"/>
          <w:szCs w:val="24"/>
        </w:rPr>
        <w:t xml:space="preserve"> a</w:t>
      </w:r>
      <w:r w:rsidR="00914085">
        <w:rPr>
          <w:rFonts w:ascii="Times New Roman" w:hAnsi="Times New Roman" w:cs="Times New Roman"/>
          <w:sz w:val="24"/>
          <w:szCs w:val="24"/>
        </w:rPr>
        <w:t>ssuming the leading roles.</w:t>
      </w:r>
      <w:r w:rsidR="008F5D90">
        <w:rPr>
          <w:rFonts w:ascii="Times New Roman" w:hAnsi="Times New Roman" w:cs="Times New Roman"/>
          <w:sz w:val="24"/>
          <w:szCs w:val="24"/>
        </w:rPr>
        <w:t xml:space="preserve"> A </w:t>
      </w:r>
      <w:r w:rsidR="00C044E1">
        <w:rPr>
          <w:rFonts w:ascii="Times New Roman" w:hAnsi="Times New Roman" w:cs="Times New Roman"/>
          <w:sz w:val="24"/>
          <w:szCs w:val="24"/>
        </w:rPr>
        <w:t xml:space="preserve">thorough apprehension of the matter affirms the influence of the gender roles on the film industry. </w:t>
      </w:r>
      <w:r w:rsidR="0055227A">
        <w:rPr>
          <w:rFonts w:ascii="Times New Roman" w:hAnsi="Times New Roman" w:cs="Times New Roman"/>
          <w:sz w:val="24"/>
          <w:szCs w:val="24"/>
        </w:rPr>
        <w:t>The</w:t>
      </w:r>
      <w:r w:rsidR="003D2E27">
        <w:rPr>
          <w:rFonts w:ascii="Times New Roman" w:hAnsi="Times New Roman" w:cs="Times New Roman"/>
          <w:sz w:val="24"/>
          <w:szCs w:val="24"/>
        </w:rPr>
        <w:t xml:space="preserve"> wonder woman and similar characters are fictional but are stemmed from the increase</w:t>
      </w:r>
      <w:r w:rsidR="00FE53DF">
        <w:rPr>
          <w:rFonts w:ascii="Times New Roman" w:hAnsi="Times New Roman" w:cs="Times New Roman"/>
          <w:sz w:val="24"/>
          <w:szCs w:val="24"/>
        </w:rPr>
        <w:t>d</w:t>
      </w:r>
      <w:r w:rsidR="003D2E27">
        <w:rPr>
          <w:rFonts w:ascii="Times New Roman" w:hAnsi="Times New Roman" w:cs="Times New Roman"/>
          <w:sz w:val="24"/>
          <w:szCs w:val="24"/>
        </w:rPr>
        <w:t xml:space="preserve"> social stability and </w:t>
      </w:r>
      <w:r w:rsidR="00065BA2">
        <w:rPr>
          <w:rFonts w:ascii="Times New Roman" w:hAnsi="Times New Roman" w:cs="Times New Roman"/>
          <w:sz w:val="24"/>
          <w:szCs w:val="24"/>
        </w:rPr>
        <w:t xml:space="preserve">sustainability </w:t>
      </w:r>
      <w:r w:rsidR="003D2E27">
        <w:rPr>
          <w:rFonts w:ascii="Times New Roman" w:hAnsi="Times New Roman" w:cs="Times New Roman"/>
          <w:sz w:val="24"/>
          <w:szCs w:val="24"/>
        </w:rPr>
        <w:t>of women</w:t>
      </w:r>
      <w:r w:rsidR="00575F86">
        <w:rPr>
          <w:rFonts w:ascii="Times New Roman" w:hAnsi="Times New Roman" w:cs="Times New Roman"/>
          <w:sz w:val="24"/>
          <w:szCs w:val="24"/>
        </w:rPr>
        <w:t xml:space="preserve"> </w:t>
      </w:r>
      <w:r w:rsidR="00575F86">
        <w:rPr>
          <w:rFonts w:ascii="Times New Roman" w:hAnsi="Times New Roman" w:cs="Times New Roman"/>
          <w:sz w:val="24"/>
          <w:szCs w:val="24"/>
        </w:rPr>
        <w:fldChar w:fldCharType="begin"/>
      </w:r>
      <w:r w:rsidR="00575F86">
        <w:rPr>
          <w:rFonts w:ascii="Times New Roman" w:hAnsi="Times New Roman" w:cs="Times New Roman"/>
          <w:sz w:val="24"/>
          <w:szCs w:val="24"/>
        </w:rPr>
        <w:instrText xml:space="preserve"> ADDIN ZOTERO_ITEM CSL_CITATION {"citationID":"JA9CC9S8","properties":{"formattedCitation":"({\\i{}Women\\uc0\\u8217{}s Political Empowerment and Leadership | UN Women NC Aotearoa New Zealand})","plainCitation":"(Women’s Political Empowerment and Leadership | UN Women NC Aotearoa New Zealand)","noteIndex":0},"citationItems":[{"id":2405,"uris":["http://zotero.org/users/local/H8YOvGFC/items/WVDCKP7D"],"uri":["http://zotero.org/users/local/H8YOvGFC/items/WVDCKP7D"],"itemData":{"id":2405,"type":"webpage","title":"Women's Political Empowerment and Leadership | UN Women NC Aotearoa New Zealand","URL":"https://unwomen.org.nz/womens-political-empowerment-and-leadership","accessed":{"date-parts":[["2019",4,13]]}}}],"schema":"https://github.com/citation-style-language/schema/raw/master/csl-citation.json"} </w:instrText>
      </w:r>
      <w:r w:rsidR="00575F86">
        <w:rPr>
          <w:rFonts w:ascii="Times New Roman" w:hAnsi="Times New Roman" w:cs="Times New Roman"/>
          <w:sz w:val="24"/>
          <w:szCs w:val="24"/>
        </w:rPr>
        <w:fldChar w:fldCharType="separate"/>
      </w:r>
      <w:r w:rsidR="00575F86" w:rsidRPr="00575F86">
        <w:rPr>
          <w:rFonts w:ascii="Times New Roman" w:hAnsi="Times New Roman" w:cs="Times New Roman"/>
          <w:sz w:val="24"/>
          <w:szCs w:val="24"/>
        </w:rPr>
        <w:t>(</w:t>
      </w:r>
      <w:r w:rsidR="00575F86" w:rsidRPr="00575F86">
        <w:rPr>
          <w:rFonts w:ascii="Times New Roman" w:hAnsi="Times New Roman" w:cs="Times New Roman"/>
          <w:i/>
          <w:iCs/>
          <w:sz w:val="24"/>
          <w:szCs w:val="24"/>
        </w:rPr>
        <w:t>Women’s Political Empowerment and Leadership | UN Women NC Aotearoa New Zealand</w:t>
      </w:r>
      <w:r w:rsidR="00575F86" w:rsidRPr="00575F86">
        <w:rPr>
          <w:rFonts w:ascii="Times New Roman" w:hAnsi="Times New Roman" w:cs="Times New Roman"/>
          <w:sz w:val="24"/>
          <w:szCs w:val="24"/>
        </w:rPr>
        <w:t>)</w:t>
      </w:r>
      <w:r w:rsidR="00575F86">
        <w:rPr>
          <w:rFonts w:ascii="Times New Roman" w:hAnsi="Times New Roman" w:cs="Times New Roman"/>
          <w:sz w:val="24"/>
          <w:szCs w:val="24"/>
        </w:rPr>
        <w:fldChar w:fldCharType="end"/>
      </w:r>
      <w:r w:rsidR="003D2E27">
        <w:rPr>
          <w:rFonts w:ascii="Times New Roman" w:hAnsi="Times New Roman" w:cs="Times New Roman"/>
          <w:sz w:val="24"/>
          <w:szCs w:val="24"/>
        </w:rPr>
        <w:t>.</w:t>
      </w:r>
      <w:r w:rsidR="00813DFC">
        <w:rPr>
          <w:rFonts w:ascii="Times New Roman" w:hAnsi="Times New Roman" w:cs="Times New Roman"/>
          <w:sz w:val="24"/>
          <w:szCs w:val="24"/>
        </w:rPr>
        <w:t xml:space="preserve"> </w:t>
      </w:r>
      <w:r w:rsidR="0025219D">
        <w:t xml:space="preserve"> </w:t>
      </w:r>
    </w:p>
    <w:p w:rsidR="00516764" w:rsidRDefault="00C63DE5" w:rsidP="00FE53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Likewise, the economic paradigm of events adheres to the belief that women are advancing </w:t>
      </w:r>
      <w:r w:rsidR="008D21F3">
        <w:rPr>
          <w:rFonts w:ascii="Times New Roman" w:hAnsi="Times New Roman" w:cs="Times New Roman"/>
          <w:sz w:val="24"/>
          <w:szCs w:val="24"/>
        </w:rPr>
        <w:t xml:space="preserve">to </w:t>
      </w:r>
      <w:r w:rsidR="004D78B7">
        <w:rPr>
          <w:rFonts w:ascii="Times New Roman" w:hAnsi="Times New Roman" w:cs="Times New Roman"/>
          <w:sz w:val="24"/>
          <w:szCs w:val="24"/>
        </w:rPr>
        <w:t xml:space="preserve">manifest a dominant role in society to </w:t>
      </w:r>
      <w:r w:rsidR="002E6C2F">
        <w:rPr>
          <w:rFonts w:ascii="Times New Roman" w:hAnsi="Times New Roman" w:cs="Times New Roman"/>
          <w:sz w:val="24"/>
          <w:szCs w:val="24"/>
        </w:rPr>
        <w:t>stand side by side with men</w:t>
      </w:r>
      <w:r w:rsidR="00462EAF">
        <w:rPr>
          <w:rFonts w:ascii="Times New Roman" w:hAnsi="Times New Roman" w:cs="Times New Roman"/>
          <w:sz w:val="24"/>
          <w:szCs w:val="24"/>
        </w:rPr>
        <w:t>.</w:t>
      </w:r>
      <w:r w:rsidR="007418F4">
        <w:rPr>
          <w:rFonts w:ascii="Times New Roman" w:hAnsi="Times New Roman" w:cs="Times New Roman"/>
          <w:sz w:val="24"/>
          <w:szCs w:val="24"/>
        </w:rPr>
        <w:t xml:space="preserve"> </w:t>
      </w:r>
      <w:r w:rsidR="005D4575">
        <w:rPr>
          <w:rFonts w:ascii="Times New Roman" w:hAnsi="Times New Roman" w:cs="Times New Roman"/>
          <w:sz w:val="24"/>
          <w:szCs w:val="24"/>
        </w:rPr>
        <w:t>For instance, the employ</w:t>
      </w:r>
      <w:r w:rsidR="00EE522E">
        <w:rPr>
          <w:rFonts w:ascii="Times New Roman" w:hAnsi="Times New Roman" w:cs="Times New Roman"/>
          <w:sz w:val="24"/>
          <w:szCs w:val="24"/>
        </w:rPr>
        <w:t xml:space="preserve">ment sector is witnessing an immense change in the </w:t>
      </w:r>
      <w:r w:rsidR="00DA1DC5">
        <w:rPr>
          <w:rFonts w:ascii="Times New Roman" w:hAnsi="Times New Roman" w:cs="Times New Roman"/>
          <w:sz w:val="24"/>
          <w:szCs w:val="24"/>
        </w:rPr>
        <w:t xml:space="preserve">role assigned to women. </w:t>
      </w:r>
      <w:r w:rsidR="003903DE">
        <w:rPr>
          <w:rFonts w:ascii="Times New Roman" w:hAnsi="Times New Roman" w:cs="Times New Roman"/>
          <w:sz w:val="24"/>
          <w:szCs w:val="24"/>
        </w:rPr>
        <w:t>In the past, women worked under the necessity of having more than one wages to make both ends meet</w:t>
      </w:r>
      <w:r w:rsidR="00693D9F">
        <w:rPr>
          <w:rFonts w:ascii="Times New Roman" w:hAnsi="Times New Roman" w:cs="Times New Roman"/>
          <w:sz w:val="24"/>
          <w:szCs w:val="24"/>
        </w:rPr>
        <w:t>.</w:t>
      </w:r>
      <w:r w:rsidR="008E2C0C">
        <w:rPr>
          <w:rFonts w:ascii="Times New Roman" w:hAnsi="Times New Roman" w:cs="Times New Roman"/>
          <w:sz w:val="24"/>
          <w:szCs w:val="24"/>
        </w:rPr>
        <w:t xml:space="preserve"> As per empirical researches and surve</w:t>
      </w:r>
      <w:r w:rsidR="00A35B56">
        <w:rPr>
          <w:rFonts w:ascii="Times New Roman" w:hAnsi="Times New Roman" w:cs="Times New Roman"/>
          <w:sz w:val="24"/>
          <w:szCs w:val="24"/>
        </w:rPr>
        <w:t>ys,</w:t>
      </w:r>
      <w:r w:rsidR="00512389">
        <w:rPr>
          <w:rFonts w:ascii="Times New Roman" w:hAnsi="Times New Roman" w:cs="Times New Roman"/>
          <w:sz w:val="24"/>
          <w:szCs w:val="24"/>
        </w:rPr>
        <w:t xml:space="preserve"> women are in certain places paid more than men</w:t>
      </w:r>
      <w:r w:rsidR="0059615E">
        <w:rPr>
          <w:rFonts w:ascii="Times New Roman" w:hAnsi="Times New Roman" w:cs="Times New Roman"/>
          <w:sz w:val="24"/>
          <w:szCs w:val="24"/>
        </w:rPr>
        <w:t>. At any point in history,</w:t>
      </w:r>
      <w:r w:rsidR="004B54E2">
        <w:rPr>
          <w:rFonts w:ascii="Times New Roman" w:hAnsi="Times New Roman" w:cs="Times New Roman"/>
          <w:sz w:val="24"/>
          <w:szCs w:val="24"/>
        </w:rPr>
        <w:t xml:space="preserve"> it never happened.</w:t>
      </w:r>
      <w:r w:rsidR="00A8735B">
        <w:rPr>
          <w:rFonts w:ascii="Times New Roman" w:hAnsi="Times New Roman" w:cs="Times New Roman"/>
          <w:sz w:val="24"/>
          <w:szCs w:val="24"/>
        </w:rPr>
        <w:t xml:space="preserve"> </w:t>
      </w:r>
      <w:r w:rsidR="00CE40AC">
        <w:rPr>
          <w:rFonts w:ascii="Times New Roman" w:hAnsi="Times New Roman" w:cs="Times New Roman"/>
          <w:sz w:val="24"/>
          <w:szCs w:val="24"/>
        </w:rPr>
        <w:t>Approximately</w:t>
      </w:r>
      <w:r w:rsidR="000A098F">
        <w:rPr>
          <w:rFonts w:ascii="Times New Roman" w:hAnsi="Times New Roman" w:cs="Times New Roman"/>
          <w:sz w:val="24"/>
          <w:szCs w:val="24"/>
        </w:rPr>
        <w:t xml:space="preserve"> 40% of the</w:t>
      </w:r>
      <w:r w:rsidR="00704A56">
        <w:rPr>
          <w:rFonts w:ascii="Times New Roman" w:hAnsi="Times New Roman" w:cs="Times New Roman"/>
          <w:sz w:val="24"/>
          <w:szCs w:val="24"/>
        </w:rPr>
        <w:t xml:space="preserve"> </w:t>
      </w:r>
      <w:r w:rsidR="004F4477">
        <w:rPr>
          <w:rFonts w:ascii="Times New Roman" w:hAnsi="Times New Roman" w:cs="Times New Roman"/>
          <w:sz w:val="24"/>
          <w:szCs w:val="24"/>
        </w:rPr>
        <w:t>global labor force and 43% of the agricultural sector</w:t>
      </w:r>
      <w:r w:rsidR="006B6B6F">
        <w:rPr>
          <w:rFonts w:ascii="Times New Roman" w:hAnsi="Times New Roman" w:cs="Times New Roman"/>
          <w:sz w:val="24"/>
          <w:szCs w:val="24"/>
        </w:rPr>
        <w:t xml:space="preserve"> demonstrates</w:t>
      </w:r>
      <w:r w:rsidR="0046548E">
        <w:rPr>
          <w:rFonts w:ascii="Times New Roman" w:hAnsi="Times New Roman" w:cs="Times New Roman"/>
          <w:sz w:val="24"/>
          <w:szCs w:val="24"/>
        </w:rPr>
        <w:t xml:space="preserve"> the </w:t>
      </w:r>
      <w:r w:rsidR="00922A95">
        <w:rPr>
          <w:rFonts w:ascii="Times New Roman" w:hAnsi="Times New Roman" w:cs="Times New Roman"/>
          <w:sz w:val="24"/>
          <w:szCs w:val="24"/>
        </w:rPr>
        <w:t xml:space="preserve">strong </w:t>
      </w:r>
      <w:r w:rsidR="0046548E">
        <w:rPr>
          <w:rFonts w:ascii="Times New Roman" w:hAnsi="Times New Roman" w:cs="Times New Roman"/>
          <w:sz w:val="24"/>
          <w:szCs w:val="24"/>
        </w:rPr>
        <w:t>presence of women</w:t>
      </w:r>
      <w:r w:rsidR="0020447D">
        <w:rPr>
          <w:rFonts w:ascii="Times New Roman" w:hAnsi="Times New Roman" w:cs="Times New Roman"/>
          <w:sz w:val="24"/>
          <w:szCs w:val="24"/>
        </w:rPr>
        <w:t>.</w:t>
      </w:r>
      <w:r w:rsidR="00871097">
        <w:rPr>
          <w:rFonts w:ascii="Times New Roman" w:hAnsi="Times New Roman" w:cs="Times New Roman"/>
          <w:sz w:val="24"/>
          <w:szCs w:val="24"/>
        </w:rPr>
        <w:t xml:space="preserve"> However, these numbers vary from state to </w:t>
      </w:r>
      <w:r w:rsidR="00DD0F67">
        <w:rPr>
          <w:rFonts w:ascii="Times New Roman" w:hAnsi="Times New Roman" w:cs="Times New Roman"/>
          <w:sz w:val="24"/>
          <w:szCs w:val="24"/>
        </w:rPr>
        <w:t>state.</w:t>
      </w:r>
      <w:r w:rsidR="00F20CCD">
        <w:rPr>
          <w:rFonts w:ascii="Times New Roman" w:hAnsi="Times New Roman" w:cs="Times New Roman"/>
          <w:sz w:val="24"/>
          <w:szCs w:val="24"/>
        </w:rPr>
        <w:t xml:space="preserve"> In 2010,</w:t>
      </w:r>
      <w:r w:rsidR="00854E13">
        <w:rPr>
          <w:rFonts w:ascii="Times New Roman" w:hAnsi="Times New Roman" w:cs="Times New Roman"/>
          <w:sz w:val="24"/>
          <w:szCs w:val="24"/>
        </w:rPr>
        <w:t xml:space="preserve"> 71% of women</w:t>
      </w:r>
      <w:r w:rsidR="00D459F7">
        <w:rPr>
          <w:rFonts w:ascii="Times New Roman" w:hAnsi="Times New Roman" w:cs="Times New Roman"/>
          <w:sz w:val="24"/>
          <w:szCs w:val="24"/>
        </w:rPr>
        <w:t xml:space="preserve"> </w:t>
      </w:r>
      <w:r w:rsidR="00D3343C">
        <w:rPr>
          <w:rFonts w:ascii="Times New Roman" w:hAnsi="Times New Roman" w:cs="Times New Roman"/>
          <w:sz w:val="24"/>
          <w:szCs w:val="24"/>
        </w:rPr>
        <w:t xml:space="preserve">actively took part in the labor market </w:t>
      </w:r>
      <w:r w:rsidR="009257FA">
        <w:rPr>
          <w:rFonts w:ascii="Times New Roman" w:hAnsi="Times New Roman" w:cs="Times New Roman"/>
          <w:sz w:val="24"/>
          <w:szCs w:val="24"/>
        </w:rPr>
        <w:t>in the Pacific</w:t>
      </w:r>
      <w:r w:rsidR="00934338">
        <w:rPr>
          <w:rFonts w:ascii="Times New Roman" w:hAnsi="Times New Roman" w:cs="Times New Roman"/>
          <w:sz w:val="24"/>
          <w:szCs w:val="24"/>
        </w:rPr>
        <w:t xml:space="preserve"> </w:t>
      </w:r>
      <w:r w:rsidR="0037453C">
        <w:rPr>
          <w:rFonts w:ascii="Times New Roman" w:hAnsi="Times New Roman" w:cs="Times New Roman"/>
          <w:sz w:val="24"/>
          <w:szCs w:val="24"/>
        </w:rPr>
        <w:t xml:space="preserve">and </w:t>
      </w:r>
      <w:r w:rsidR="00322957">
        <w:rPr>
          <w:rFonts w:ascii="Times New Roman" w:hAnsi="Times New Roman" w:cs="Times New Roman"/>
          <w:sz w:val="24"/>
          <w:szCs w:val="24"/>
        </w:rPr>
        <w:t>East Asia</w:t>
      </w:r>
      <w:r w:rsidR="00575F86">
        <w:rPr>
          <w:rFonts w:ascii="Times New Roman" w:hAnsi="Times New Roman" w:cs="Times New Roman"/>
          <w:sz w:val="24"/>
          <w:szCs w:val="24"/>
        </w:rPr>
        <w:t xml:space="preserve"> </w:t>
      </w:r>
      <w:r w:rsidR="00575F86">
        <w:rPr>
          <w:rFonts w:ascii="Times New Roman" w:hAnsi="Times New Roman" w:cs="Times New Roman"/>
          <w:sz w:val="24"/>
          <w:szCs w:val="24"/>
        </w:rPr>
        <w:fldChar w:fldCharType="begin"/>
      </w:r>
      <w:r w:rsidR="00575F86">
        <w:rPr>
          <w:rFonts w:ascii="Times New Roman" w:hAnsi="Times New Roman" w:cs="Times New Roman"/>
          <w:sz w:val="24"/>
          <w:szCs w:val="24"/>
        </w:rPr>
        <w:instrText xml:space="preserve"> ADDIN ZOTERO_ITEM CSL_CITATION {"citationID":"aAwLpi8m","properties":{"formattedCitation":"({\\i{}Women\\uc0\\u8217{}s Empowerment})","plainCitation":"(Women’s Empowerment)","noteIndex":0},"citationItems":[{"id":2407,"uris":["http://zotero.org/users/local/H8YOvGFC/items/C9GSGK5K"],"uri":["http://zotero.org/users/local/H8YOvGFC/items/C9GSGK5K"],"itemData":{"id":2407,"type":"post-weblog","title":"Women's Empowerment","URL":"/","language":"en-US","accessed":{"date-parts":[["2019",4,13]]}}}],"schema":"https://github.com/citation-style-language/schema/raw/master/csl-citation.json"} </w:instrText>
      </w:r>
      <w:r w:rsidR="00575F86">
        <w:rPr>
          <w:rFonts w:ascii="Times New Roman" w:hAnsi="Times New Roman" w:cs="Times New Roman"/>
          <w:sz w:val="24"/>
          <w:szCs w:val="24"/>
        </w:rPr>
        <w:fldChar w:fldCharType="separate"/>
      </w:r>
      <w:r w:rsidR="00575F86" w:rsidRPr="00575F86">
        <w:rPr>
          <w:rFonts w:ascii="Times New Roman" w:hAnsi="Times New Roman" w:cs="Times New Roman"/>
          <w:sz w:val="24"/>
          <w:szCs w:val="24"/>
        </w:rPr>
        <w:t>(</w:t>
      </w:r>
      <w:r w:rsidR="00575F86" w:rsidRPr="00575F86">
        <w:rPr>
          <w:rFonts w:ascii="Times New Roman" w:hAnsi="Times New Roman" w:cs="Times New Roman"/>
          <w:i/>
          <w:iCs/>
          <w:sz w:val="24"/>
          <w:szCs w:val="24"/>
        </w:rPr>
        <w:t>Women’s Empowerment</w:t>
      </w:r>
      <w:r w:rsidR="00575F86" w:rsidRPr="00575F86">
        <w:rPr>
          <w:rFonts w:ascii="Times New Roman" w:hAnsi="Times New Roman" w:cs="Times New Roman"/>
          <w:sz w:val="24"/>
          <w:szCs w:val="24"/>
        </w:rPr>
        <w:t>)</w:t>
      </w:r>
      <w:r w:rsidR="00575F86">
        <w:rPr>
          <w:rFonts w:ascii="Times New Roman" w:hAnsi="Times New Roman" w:cs="Times New Roman"/>
          <w:sz w:val="24"/>
          <w:szCs w:val="24"/>
        </w:rPr>
        <w:fldChar w:fldCharType="end"/>
      </w:r>
      <w:r w:rsidR="00322957">
        <w:rPr>
          <w:rFonts w:ascii="Times New Roman" w:hAnsi="Times New Roman" w:cs="Times New Roman"/>
          <w:sz w:val="24"/>
          <w:szCs w:val="24"/>
        </w:rPr>
        <w:t>.</w:t>
      </w:r>
      <w:r w:rsidR="006E59D3">
        <w:rPr>
          <w:rFonts w:ascii="Times New Roman" w:hAnsi="Times New Roman" w:cs="Times New Roman"/>
          <w:sz w:val="24"/>
          <w:szCs w:val="24"/>
        </w:rPr>
        <w:t xml:space="preserve"> Furthermore</w:t>
      </w:r>
      <w:r w:rsidR="00A17914">
        <w:rPr>
          <w:rFonts w:ascii="Times New Roman" w:hAnsi="Times New Roman" w:cs="Times New Roman"/>
          <w:sz w:val="24"/>
          <w:szCs w:val="24"/>
        </w:rPr>
        <w:t xml:space="preserve">, the concept </w:t>
      </w:r>
      <w:r w:rsidR="0038133E">
        <w:rPr>
          <w:rFonts w:ascii="Times New Roman" w:hAnsi="Times New Roman" w:cs="Times New Roman"/>
          <w:sz w:val="24"/>
          <w:szCs w:val="24"/>
        </w:rPr>
        <w:t>of the richest women</w:t>
      </w:r>
      <w:r w:rsidR="00196521">
        <w:rPr>
          <w:rFonts w:ascii="Times New Roman" w:hAnsi="Times New Roman" w:cs="Times New Roman"/>
          <w:sz w:val="24"/>
          <w:szCs w:val="24"/>
        </w:rPr>
        <w:t xml:space="preserve"> and poor women is also</w:t>
      </w:r>
      <w:r w:rsidR="00024683">
        <w:rPr>
          <w:rFonts w:ascii="Times New Roman" w:hAnsi="Times New Roman" w:cs="Times New Roman"/>
          <w:sz w:val="24"/>
          <w:szCs w:val="24"/>
        </w:rPr>
        <w:t xml:space="preserve"> </w:t>
      </w:r>
      <w:r w:rsidR="00301872">
        <w:rPr>
          <w:rFonts w:ascii="Times New Roman" w:hAnsi="Times New Roman" w:cs="Times New Roman"/>
          <w:sz w:val="24"/>
          <w:szCs w:val="24"/>
        </w:rPr>
        <w:t>compressing</w:t>
      </w:r>
      <w:r w:rsidR="00024683">
        <w:rPr>
          <w:rFonts w:ascii="Times New Roman" w:hAnsi="Times New Roman" w:cs="Times New Roman"/>
          <w:sz w:val="24"/>
          <w:szCs w:val="24"/>
        </w:rPr>
        <w:t xml:space="preserve"> with the passage of time.</w:t>
      </w:r>
      <w:r w:rsidR="00301872">
        <w:rPr>
          <w:rFonts w:ascii="Times New Roman" w:hAnsi="Times New Roman" w:cs="Times New Roman"/>
          <w:sz w:val="24"/>
          <w:szCs w:val="24"/>
        </w:rPr>
        <w:t xml:space="preserve"> </w:t>
      </w:r>
      <w:r w:rsidR="00182B52">
        <w:rPr>
          <w:rFonts w:ascii="Times New Roman" w:hAnsi="Times New Roman" w:cs="Times New Roman"/>
          <w:sz w:val="24"/>
          <w:szCs w:val="24"/>
        </w:rPr>
        <w:t>To sum up, the previous peril of gender discrimination is being thoroughly addresse</w:t>
      </w:r>
      <w:r w:rsidR="000B4AD0">
        <w:rPr>
          <w:rFonts w:ascii="Times New Roman" w:hAnsi="Times New Roman" w:cs="Times New Roman"/>
          <w:sz w:val="24"/>
          <w:szCs w:val="24"/>
        </w:rPr>
        <w:t>d</w:t>
      </w:r>
      <w:r w:rsidR="00525BEF">
        <w:rPr>
          <w:rFonts w:ascii="Times New Roman" w:hAnsi="Times New Roman" w:cs="Times New Roman"/>
          <w:sz w:val="24"/>
          <w:szCs w:val="24"/>
        </w:rPr>
        <w:t xml:space="preserve"> </w:t>
      </w:r>
      <w:r w:rsidR="00ED0B21">
        <w:rPr>
          <w:rFonts w:ascii="Times New Roman" w:hAnsi="Times New Roman" w:cs="Times New Roman"/>
          <w:sz w:val="24"/>
          <w:szCs w:val="24"/>
        </w:rPr>
        <w:t>by the</w:t>
      </w:r>
      <w:r w:rsidR="007A261F">
        <w:rPr>
          <w:rFonts w:ascii="Times New Roman" w:hAnsi="Times New Roman" w:cs="Times New Roman"/>
          <w:sz w:val="24"/>
          <w:szCs w:val="24"/>
        </w:rPr>
        <w:t xml:space="preserve"> </w:t>
      </w:r>
      <w:r w:rsidR="000966B0">
        <w:rPr>
          <w:rFonts w:ascii="Times New Roman" w:hAnsi="Times New Roman" w:cs="Times New Roman"/>
          <w:sz w:val="24"/>
          <w:szCs w:val="24"/>
        </w:rPr>
        <w:t>global community and thus is shaping positive ramifications for women across the worl</w:t>
      </w:r>
      <w:r w:rsidR="00452EA1">
        <w:rPr>
          <w:rFonts w:ascii="Times New Roman" w:hAnsi="Times New Roman" w:cs="Times New Roman"/>
          <w:sz w:val="24"/>
          <w:szCs w:val="24"/>
        </w:rPr>
        <w:t>d.</w:t>
      </w:r>
    </w:p>
    <w:p w:rsidR="00EC7EDD" w:rsidRDefault="00C63DE5" w:rsidP="00FE53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essential to highlight the </w:t>
      </w:r>
      <w:r w:rsidR="00F80542">
        <w:rPr>
          <w:rFonts w:ascii="Times New Roman" w:hAnsi="Times New Roman" w:cs="Times New Roman"/>
          <w:sz w:val="24"/>
          <w:szCs w:val="24"/>
        </w:rPr>
        <w:t>strong arguments made by cynics.</w:t>
      </w:r>
      <w:r w:rsidR="006F48FE">
        <w:rPr>
          <w:rFonts w:ascii="Times New Roman" w:hAnsi="Times New Roman" w:cs="Times New Roman"/>
          <w:sz w:val="24"/>
          <w:szCs w:val="24"/>
        </w:rPr>
        <w:t xml:space="preserve"> They stipulate that women are deprived of certain dime</w:t>
      </w:r>
      <w:r w:rsidR="00764567">
        <w:rPr>
          <w:rFonts w:ascii="Times New Roman" w:hAnsi="Times New Roman" w:cs="Times New Roman"/>
          <w:sz w:val="24"/>
          <w:szCs w:val="24"/>
        </w:rPr>
        <w:t>nsions of life.</w:t>
      </w:r>
      <w:r w:rsidR="00C05EA3">
        <w:rPr>
          <w:rFonts w:ascii="Times New Roman" w:hAnsi="Times New Roman" w:cs="Times New Roman"/>
          <w:sz w:val="24"/>
          <w:szCs w:val="24"/>
        </w:rPr>
        <w:t xml:space="preserve"> They are not offered </w:t>
      </w:r>
      <w:r w:rsidR="00397079">
        <w:rPr>
          <w:rFonts w:ascii="Times New Roman" w:hAnsi="Times New Roman" w:cs="Times New Roman"/>
          <w:sz w:val="24"/>
          <w:szCs w:val="24"/>
        </w:rPr>
        <w:t xml:space="preserve">unequal </w:t>
      </w:r>
      <w:r w:rsidR="00626EE0">
        <w:rPr>
          <w:rFonts w:ascii="Times New Roman" w:hAnsi="Times New Roman" w:cs="Times New Roman"/>
          <w:sz w:val="24"/>
          <w:szCs w:val="24"/>
        </w:rPr>
        <w:t xml:space="preserve">participation in education. </w:t>
      </w:r>
      <w:r w:rsidR="00546A65">
        <w:rPr>
          <w:rFonts w:ascii="Times New Roman" w:hAnsi="Times New Roman" w:cs="Times New Roman"/>
          <w:sz w:val="24"/>
          <w:szCs w:val="24"/>
        </w:rPr>
        <w:t xml:space="preserve">These arguments are neither irrational </w:t>
      </w:r>
      <w:r w:rsidR="004A715A">
        <w:rPr>
          <w:rFonts w:ascii="Times New Roman" w:hAnsi="Times New Roman" w:cs="Times New Roman"/>
          <w:sz w:val="24"/>
          <w:szCs w:val="24"/>
        </w:rPr>
        <w:t>n</w:t>
      </w:r>
      <w:r w:rsidR="00546A65">
        <w:rPr>
          <w:rFonts w:ascii="Times New Roman" w:hAnsi="Times New Roman" w:cs="Times New Roman"/>
          <w:sz w:val="24"/>
          <w:szCs w:val="24"/>
        </w:rPr>
        <w:t xml:space="preserve">or fabricated. </w:t>
      </w:r>
      <w:r w:rsidR="004A715A">
        <w:rPr>
          <w:rFonts w:ascii="Times New Roman" w:hAnsi="Times New Roman" w:cs="Times New Roman"/>
          <w:sz w:val="24"/>
          <w:szCs w:val="24"/>
        </w:rPr>
        <w:t xml:space="preserve">There are certain areas where women </w:t>
      </w:r>
      <w:r w:rsidR="00775B86">
        <w:rPr>
          <w:rFonts w:ascii="Times New Roman" w:hAnsi="Times New Roman" w:cs="Times New Roman"/>
          <w:sz w:val="24"/>
          <w:szCs w:val="24"/>
        </w:rPr>
        <w:t xml:space="preserve">seek potential reforms to </w:t>
      </w:r>
      <w:r w:rsidR="00C208B2">
        <w:rPr>
          <w:rFonts w:ascii="Times New Roman" w:hAnsi="Times New Roman" w:cs="Times New Roman"/>
          <w:sz w:val="24"/>
          <w:szCs w:val="24"/>
        </w:rPr>
        <w:t>share equal status with men.</w:t>
      </w:r>
      <w:r w:rsidR="008C296C">
        <w:rPr>
          <w:rFonts w:ascii="Times New Roman" w:hAnsi="Times New Roman" w:cs="Times New Roman"/>
          <w:sz w:val="24"/>
          <w:szCs w:val="24"/>
        </w:rPr>
        <w:t xml:space="preserve"> Healthcare is another paradigm where</w:t>
      </w:r>
      <w:r w:rsidR="00DD2487">
        <w:rPr>
          <w:rFonts w:ascii="Times New Roman" w:hAnsi="Times New Roman" w:cs="Times New Roman"/>
          <w:sz w:val="24"/>
          <w:szCs w:val="24"/>
        </w:rPr>
        <w:t xml:space="preserve"> women report discriminatory treatment</w:t>
      </w:r>
      <w:r w:rsidR="00575F86">
        <w:rPr>
          <w:rFonts w:ascii="Times New Roman" w:hAnsi="Times New Roman" w:cs="Times New Roman"/>
          <w:sz w:val="24"/>
          <w:szCs w:val="24"/>
        </w:rPr>
        <w:fldChar w:fldCharType="begin"/>
      </w:r>
      <w:r w:rsidR="00575F86">
        <w:rPr>
          <w:rFonts w:ascii="Times New Roman" w:hAnsi="Times New Roman" w:cs="Times New Roman"/>
          <w:sz w:val="24"/>
          <w:szCs w:val="24"/>
        </w:rPr>
        <w:instrText xml:space="preserve"> ADDIN ZOTERO_ITEM CSL_CITATION {"citationID":"8tiL3Zja","properties":{"formattedCitation":"(\\uc0\\u8220{}A Perspective on Women and Health Care\\uc0\\u8221{})","plainCitation":"(“A Perspective on Women and Health Care”)","noteIndex":0},"citationItems":[{"id":2401,"uris":["http://zotero.org/users/local/H8YOvGFC/items/F6ANVFN4"],"uri":["http://zotero.org/users/local/H8YOvGFC/items/F6ANVFN4"],"itemData":{"id":2401,"type":"webpage","title":"A Perspective on Women and Health Care","container-title":"HealthyWomen","abstract":"Women tend to use more health care services than men, and often they are faced with tough decisions when it comes to paying for their medical needs. A study by the Centers for Disease Control and Prevention found that women are 33 percent more","URL":"https://www.healthywomen.org/content/article/perspective-women-and-health-care","language":"en","accessed":{"date-parts":[["2019",4,13]]}}}],"schema":"https://github.com/citation-style-language/schema/raw/master/csl-citation.json"} </w:instrText>
      </w:r>
      <w:r w:rsidR="00575F86">
        <w:rPr>
          <w:rFonts w:ascii="Times New Roman" w:hAnsi="Times New Roman" w:cs="Times New Roman"/>
          <w:sz w:val="24"/>
          <w:szCs w:val="24"/>
        </w:rPr>
        <w:fldChar w:fldCharType="separate"/>
      </w:r>
      <w:r w:rsidR="00575F86" w:rsidRPr="00575F86">
        <w:rPr>
          <w:rFonts w:ascii="Times New Roman" w:hAnsi="Times New Roman" w:cs="Times New Roman"/>
          <w:sz w:val="24"/>
          <w:szCs w:val="24"/>
        </w:rPr>
        <w:t>(“A Perspective on Women and Health Care”)</w:t>
      </w:r>
      <w:r w:rsidR="00575F86">
        <w:rPr>
          <w:rFonts w:ascii="Times New Roman" w:hAnsi="Times New Roman" w:cs="Times New Roman"/>
          <w:sz w:val="24"/>
          <w:szCs w:val="24"/>
        </w:rPr>
        <w:fldChar w:fldCharType="end"/>
      </w:r>
      <w:r w:rsidR="00DD2487">
        <w:rPr>
          <w:rFonts w:ascii="Times New Roman" w:hAnsi="Times New Roman" w:cs="Times New Roman"/>
          <w:sz w:val="24"/>
          <w:szCs w:val="24"/>
        </w:rPr>
        <w:t>.</w:t>
      </w:r>
      <w:r w:rsidR="006958E1">
        <w:rPr>
          <w:rFonts w:ascii="Times New Roman" w:hAnsi="Times New Roman" w:cs="Times New Roman"/>
          <w:sz w:val="24"/>
          <w:szCs w:val="24"/>
        </w:rPr>
        <w:t xml:space="preserve"> Irrefutably, these issues exist and none can claim women have advanced to rejuvenate</w:t>
      </w:r>
      <w:r w:rsidR="00E32803">
        <w:rPr>
          <w:rFonts w:ascii="Times New Roman" w:hAnsi="Times New Roman" w:cs="Times New Roman"/>
          <w:sz w:val="24"/>
          <w:szCs w:val="24"/>
        </w:rPr>
        <w:t xml:space="preserve"> an absolute equal social status. The cynics exploit this argument </w:t>
      </w:r>
      <w:r w:rsidR="000E689B">
        <w:rPr>
          <w:rFonts w:ascii="Times New Roman" w:hAnsi="Times New Roman" w:cs="Times New Roman"/>
          <w:sz w:val="24"/>
          <w:szCs w:val="24"/>
        </w:rPr>
        <w:t>t</w:t>
      </w:r>
      <w:r w:rsidR="00E32803">
        <w:rPr>
          <w:rFonts w:ascii="Times New Roman" w:hAnsi="Times New Roman" w:cs="Times New Roman"/>
          <w:sz w:val="24"/>
          <w:szCs w:val="24"/>
        </w:rPr>
        <w:t>o manifest that wom</w:t>
      </w:r>
      <w:r w:rsidR="00162F08">
        <w:rPr>
          <w:rFonts w:ascii="Times New Roman" w:hAnsi="Times New Roman" w:cs="Times New Roman"/>
          <w:sz w:val="24"/>
          <w:szCs w:val="24"/>
        </w:rPr>
        <w:t xml:space="preserve">en have </w:t>
      </w:r>
      <w:r w:rsidR="000E689B">
        <w:rPr>
          <w:rFonts w:ascii="Times New Roman" w:hAnsi="Times New Roman" w:cs="Times New Roman"/>
          <w:sz w:val="24"/>
          <w:szCs w:val="24"/>
        </w:rPr>
        <w:t>been perpetuated with similar or increased suppression in comparison to the past. In the current world of globalization,</w:t>
      </w:r>
      <w:r w:rsidR="0046122C">
        <w:rPr>
          <w:rFonts w:ascii="Times New Roman" w:hAnsi="Times New Roman" w:cs="Times New Roman"/>
          <w:sz w:val="24"/>
          <w:szCs w:val="24"/>
        </w:rPr>
        <w:t xml:space="preserve"> forcefully lowering the voice of women has become a daunting task.</w:t>
      </w:r>
      <w:r w:rsidR="00D14877">
        <w:rPr>
          <w:rFonts w:ascii="Times New Roman" w:hAnsi="Times New Roman" w:cs="Times New Roman"/>
          <w:sz w:val="24"/>
          <w:szCs w:val="24"/>
        </w:rPr>
        <w:t xml:space="preserve"> </w:t>
      </w:r>
      <w:r w:rsidR="00222D88">
        <w:rPr>
          <w:rFonts w:ascii="Times New Roman" w:hAnsi="Times New Roman" w:cs="Times New Roman"/>
          <w:sz w:val="24"/>
          <w:szCs w:val="24"/>
        </w:rPr>
        <w:t xml:space="preserve">A wide range of international bodies as the United Nations (UN) </w:t>
      </w:r>
      <w:r w:rsidR="00A84F28">
        <w:rPr>
          <w:rFonts w:ascii="Times New Roman" w:hAnsi="Times New Roman" w:cs="Times New Roman"/>
          <w:sz w:val="24"/>
          <w:szCs w:val="24"/>
        </w:rPr>
        <w:t xml:space="preserve">has launched programs to raise the </w:t>
      </w:r>
      <w:r w:rsidR="003E2527">
        <w:rPr>
          <w:rFonts w:ascii="Times New Roman" w:hAnsi="Times New Roman" w:cs="Times New Roman"/>
          <w:sz w:val="24"/>
          <w:szCs w:val="24"/>
        </w:rPr>
        <w:t xml:space="preserve">emblem of women </w:t>
      </w:r>
      <w:r>
        <w:rPr>
          <w:rFonts w:ascii="Times New Roman" w:hAnsi="Times New Roman" w:cs="Times New Roman"/>
          <w:sz w:val="24"/>
          <w:szCs w:val="24"/>
        </w:rPr>
        <w:t>empowerment</w:t>
      </w:r>
      <w:r w:rsidR="008258F1">
        <w:rPr>
          <w:rFonts w:ascii="Times New Roman" w:hAnsi="Times New Roman" w:cs="Times New Roman"/>
          <w:sz w:val="24"/>
          <w:szCs w:val="24"/>
        </w:rPr>
        <w:t xml:space="preserve"> t</w:t>
      </w:r>
      <w:r w:rsidR="003E2527">
        <w:rPr>
          <w:rFonts w:ascii="Times New Roman" w:hAnsi="Times New Roman" w:cs="Times New Roman"/>
          <w:sz w:val="24"/>
          <w:szCs w:val="24"/>
        </w:rPr>
        <w:t>hroughout the world.</w:t>
      </w:r>
    </w:p>
    <w:p w:rsidR="002D00F2" w:rsidRDefault="00C63DE5" w:rsidP="00FE53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political paradigm also highlights the</w:t>
      </w:r>
      <w:r w:rsidR="00872E91">
        <w:rPr>
          <w:rFonts w:ascii="Times New Roman" w:hAnsi="Times New Roman" w:cs="Times New Roman"/>
          <w:sz w:val="24"/>
          <w:szCs w:val="24"/>
        </w:rPr>
        <w:t xml:space="preserve"> enhanced influence of women in shaping policies and contributing potentially towards the welfare of </w:t>
      </w:r>
      <w:r w:rsidR="00CC2AE8">
        <w:rPr>
          <w:rFonts w:ascii="Times New Roman" w:hAnsi="Times New Roman" w:cs="Times New Roman"/>
          <w:sz w:val="24"/>
          <w:szCs w:val="24"/>
        </w:rPr>
        <w:t>socie</w:t>
      </w:r>
      <w:r w:rsidR="00FC1107">
        <w:rPr>
          <w:rFonts w:ascii="Times New Roman" w:hAnsi="Times New Roman" w:cs="Times New Roman"/>
          <w:sz w:val="24"/>
          <w:szCs w:val="24"/>
        </w:rPr>
        <w:t>ty. Ja</w:t>
      </w:r>
      <w:r w:rsidR="00442CED">
        <w:rPr>
          <w:rFonts w:ascii="Times New Roman" w:hAnsi="Times New Roman" w:cs="Times New Roman"/>
          <w:sz w:val="24"/>
          <w:szCs w:val="24"/>
        </w:rPr>
        <w:t>cinda Ardren</w:t>
      </w:r>
      <w:r w:rsidR="00BF5B92">
        <w:rPr>
          <w:rFonts w:ascii="Times New Roman" w:hAnsi="Times New Roman" w:cs="Times New Roman"/>
          <w:sz w:val="24"/>
          <w:szCs w:val="24"/>
        </w:rPr>
        <w:t xml:space="preserve">, the leader of </w:t>
      </w:r>
      <w:r w:rsidR="008A20D8">
        <w:rPr>
          <w:rFonts w:ascii="Times New Roman" w:hAnsi="Times New Roman" w:cs="Times New Roman"/>
          <w:sz w:val="24"/>
          <w:szCs w:val="24"/>
        </w:rPr>
        <w:t>New Zealand</w:t>
      </w:r>
      <w:r w:rsidR="0053263C">
        <w:rPr>
          <w:rFonts w:ascii="Times New Roman" w:hAnsi="Times New Roman" w:cs="Times New Roman"/>
          <w:sz w:val="24"/>
          <w:szCs w:val="24"/>
        </w:rPr>
        <w:t xml:space="preserve">, is an explicit illustration of </w:t>
      </w:r>
      <w:r w:rsidR="00B85786">
        <w:rPr>
          <w:rFonts w:ascii="Times New Roman" w:hAnsi="Times New Roman" w:cs="Times New Roman"/>
          <w:sz w:val="24"/>
          <w:szCs w:val="24"/>
        </w:rPr>
        <w:t>the advancement women have made.</w:t>
      </w:r>
      <w:r w:rsidR="00617CDF">
        <w:rPr>
          <w:rFonts w:ascii="Times New Roman" w:hAnsi="Times New Roman" w:cs="Times New Roman"/>
          <w:sz w:val="24"/>
          <w:szCs w:val="24"/>
        </w:rPr>
        <w:t xml:space="preserve"> </w:t>
      </w:r>
      <w:r w:rsidR="00C758C7">
        <w:rPr>
          <w:rFonts w:ascii="Times New Roman" w:hAnsi="Times New Roman" w:cs="Times New Roman"/>
          <w:sz w:val="24"/>
          <w:szCs w:val="24"/>
        </w:rPr>
        <w:t>Her example serv</w:t>
      </w:r>
      <w:r w:rsidR="00CB6407">
        <w:rPr>
          <w:rFonts w:ascii="Times New Roman" w:hAnsi="Times New Roman" w:cs="Times New Roman"/>
          <w:sz w:val="24"/>
          <w:szCs w:val="24"/>
        </w:rPr>
        <w:t>e</w:t>
      </w:r>
      <w:r w:rsidR="00C758C7">
        <w:rPr>
          <w:rFonts w:ascii="Times New Roman" w:hAnsi="Times New Roman" w:cs="Times New Roman"/>
          <w:sz w:val="24"/>
          <w:szCs w:val="24"/>
        </w:rPr>
        <w:t>s the purpose to shatter the gender stereotypes and</w:t>
      </w:r>
      <w:r w:rsidR="00ED7B2F">
        <w:rPr>
          <w:rFonts w:ascii="Times New Roman" w:hAnsi="Times New Roman" w:cs="Times New Roman"/>
          <w:sz w:val="24"/>
          <w:szCs w:val="24"/>
        </w:rPr>
        <w:t xml:space="preserve"> staunchly express the reverence and honor nourished by women</w:t>
      </w:r>
      <w:r w:rsidR="003323C9">
        <w:rPr>
          <w:rFonts w:ascii="Times New Roman" w:hAnsi="Times New Roman" w:cs="Times New Roman"/>
          <w:sz w:val="24"/>
          <w:szCs w:val="24"/>
        </w:rPr>
        <w:t xml:space="preserve"> at </w:t>
      </w:r>
      <w:r w:rsidR="00064F12">
        <w:rPr>
          <w:rFonts w:ascii="Times New Roman" w:hAnsi="Times New Roman" w:cs="Times New Roman"/>
          <w:sz w:val="24"/>
          <w:szCs w:val="24"/>
        </w:rPr>
        <w:t>t</w:t>
      </w:r>
      <w:r w:rsidR="003323C9">
        <w:rPr>
          <w:rFonts w:ascii="Times New Roman" w:hAnsi="Times New Roman" w:cs="Times New Roman"/>
          <w:sz w:val="24"/>
          <w:szCs w:val="24"/>
        </w:rPr>
        <w:t>he international le</w:t>
      </w:r>
      <w:r w:rsidR="00346EFE">
        <w:rPr>
          <w:rFonts w:ascii="Times New Roman" w:hAnsi="Times New Roman" w:cs="Times New Roman"/>
          <w:sz w:val="24"/>
          <w:szCs w:val="24"/>
        </w:rPr>
        <w:t>vel</w:t>
      </w:r>
      <w:r w:rsidR="00B67BBE">
        <w:rPr>
          <w:rFonts w:ascii="Times New Roman" w:hAnsi="Times New Roman" w:cs="Times New Roman"/>
          <w:sz w:val="24"/>
          <w:szCs w:val="24"/>
        </w:rPr>
        <w:t>.</w:t>
      </w:r>
      <w:r w:rsidR="00064F12">
        <w:rPr>
          <w:rFonts w:ascii="Times New Roman" w:hAnsi="Times New Roman" w:cs="Times New Roman"/>
          <w:sz w:val="24"/>
          <w:szCs w:val="24"/>
        </w:rPr>
        <w:t xml:space="preserve"> </w:t>
      </w:r>
      <w:r w:rsidR="00B662FA">
        <w:rPr>
          <w:rFonts w:ascii="Times New Roman" w:hAnsi="Times New Roman" w:cs="Times New Roman"/>
          <w:sz w:val="24"/>
          <w:szCs w:val="24"/>
        </w:rPr>
        <w:t xml:space="preserve">None can </w:t>
      </w:r>
      <w:r w:rsidR="001B1290">
        <w:rPr>
          <w:rFonts w:ascii="Times New Roman" w:hAnsi="Times New Roman" w:cs="Times New Roman"/>
          <w:sz w:val="24"/>
          <w:szCs w:val="24"/>
        </w:rPr>
        <w:t>confront the notion of a lady becoming the president merely on the basis of gender n</w:t>
      </w:r>
      <w:r w:rsidR="00AE0F50">
        <w:rPr>
          <w:rFonts w:ascii="Times New Roman" w:hAnsi="Times New Roman" w:cs="Times New Roman"/>
          <w:sz w:val="24"/>
          <w:szCs w:val="24"/>
        </w:rPr>
        <w:t>owadays. Such remarkable are the manifestations of the advancement made by women these days</w:t>
      </w:r>
      <w:r w:rsidR="0025737E">
        <w:rPr>
          <w:rFonts w:ascii="Times New Roman" w:hAnsi="Times New Roman" w:cs="Times New Roman"/>
          <w:sz w:val="24"/>
          <w:szCs w:val="24"/>
        </w:rPr>
        <w:t>.</w:t>
      </w:r>
      <w:r w:rsidR="006F352D">
        <w:rPr>
          <w:rFonts w:ascii="Times New Roman" w:hAnsi="Times New Roman" w:cs="Times New Roman"/>
          <w:sz w:val="24"/>
          <w:szCs w:val="24"/>
        </w:rPr>
        <w:t xml:space="preserve"> However, a wom</w:t>
      </w:r>
      <w:r w:rsidR="00582B9B">
        <w:rPr>
          <w:rFonts w:ascii="Times New Roman" w:hAnsi="Times New Roman" w:cs="Times New Roman"/>
          <w:sz w:val="24"/>
          <w:szCs w:val="24"/>
        </w:rPr>
        <w:t>a</w:t>
      </w:r>
      <w:r w:rsidR="006F352D">
        <w:rPr>
          <w:rFonts w:ascii="Times New Roman" w:hAnsi="Times New Roman" w:cs="Times New Roman"/>
          <w:sz w:val="24"/>
          <w:szCs w:val="24"/>
        </w:rPr>
        <w:t>n subjected to opposition based</w:t>
      </w:r>
      <w:r w:rsidR="00C4476D">
        <w:rPr>
          <w:rFonts w:ascii="Times New Roman" w:hAnsi="Times New Roman" w:cs="Times New Roman"/>
          <w:sz w:val="24"/>
          <w:szCs w:val="24"/>
        </w:rPr>
        <w:t xml:space="preserve"> on the policies and </w:t>
      </w:r>
      <w:r w:rsidR="00582B9B">
        <w:rPr>
          <w:rFonts w:ascii="Times New Roman" w:hAnsi="Times New Roman" w:cs="Times New Roman"/>
          <w:sz w:val="24"/>
          <w:szCs w:val="24"/>
        </w:rPr>
        <w:t xml:space="preserve">competency ought not to be incorporated </w:t>
      </w:r>
      <w:r w:rsidR="00DE7D99">
        <w:rPr>
          <w:rFonts w:ascii="Times New Roman" w:hAnsi="Times New Roman" w:cs="Times New Roman"/>
          <w:sz w:val="24"/>
          <w:szCs w:val="24"/>
        </w:rPr>
        <w:t xml:space="preserve">in </w:t>
      </w:r>
      <w:r w:rsidR="009535E2">
        <w:rPr>
          <w:rFonts w:ascii="Times New Roman" w:hAnsi="Times New Roman" w:cs="Times New Roman"/>
          <w:sz w:val="24"/>
          <w:szCs w:val="24"/>
        </w:rPr>
        <w:t xml:space="preserve">gender </w:t>
      </w:r>
      <w:r w:rsidR="0089160C">
        <w:rPr>
          <w:rFonts w:ascii="Times New Roman" w:hAnsi="Times New Roman" w:cs="Times New Roman"/>
          <w:sz w:val="24"/>
          <w:szCs w:val="24"/>
        </w:rPr>
        <w:t>discrimination</w:t>
      </w:r>
      <w:r w:rsidR="009560B9">
        <w:rPr>
          <w:rFonts w:ascii="Times New Roman" w:hAnsi="Times New Roman" w:cs="Times New Roman"/>
          <w:sz w:val="24"/>
          <w:szCs w:val="24"/>
        </w:rPr>
        <w:t>.</w:t>
      </w:r>
      <w:r w:rsidR="007445CA">
        <w:rPr>
          <w:rFonts w:ascii="Times New Roman" w:hAnsi="Times New Roman" w:cs="Times New Roman"/>
          <w:sz w:val="24"/>
          <w:szCs w:val="24"/>
        </w:rPr>
        <w:t xml:space="preserve"> </w:t>
      </w:r>
    </w:p>
    <w:p w:rsidR="003D406F" w:rsidRDefault="00C63DE5" w:rsidP="00FE53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92619D">
        <w:rPr>
          <w:rFonts w:ascii="Times New Roman" w:hAnsi="Times New Roman" w:cs="Times New Roman"/>
          <w:sz w:val="24"/>
          <w:szCs w:val="24"/>
        </w:rPr>
        <w:t xml:space="preserve">he most imperative part of the argument is deliberating the </w:t>
      </w:r>
      <w:r w:rsidR="00922081">
        <w:rPr>
          <w:rFonts w:ascii="Times New Roman" w:hAnsi="Times New Roman" w:cs="Times New Roman"/>
          <w:sz w:val="24"/>
          <w:szCs w:val="24"/>
        </w:rPr>
        <w:t>transformed norms of gender pattern</w:t>
      </w:r>
      <w:r w:rsidR="004A0ED4">
        <w:rPr>
          <w:rFonts w:ascii="Times New Roman" w:hAnsi="Times New Roman" w:cs="Times New Roman"/>
          <w:sz w:val="24"/>
          <w:szCs w:val="24"/>
        </w:rPr>
        <w:t xml:space="preserve"> and specifications. </w:t>
      </w:r>
      <w:r w:rsidR="00C10737">
        <w:rPr>
          <w:rFonts w:ascii="Times New Roman" w:hAnsi="Times New Roman" w:cs="Times New Roman"/>
          <w:sz w:val="24"/>
          <w:szCs w:val="24"/>
        </w:rPr>
        <w:t xml:space="preserve">The </w:t>
      </w:r>
      <w:r w:rsidR="00A43CCA">
        <w:rPr>
          <w:rFonts w:ascii="Times New Roman" w:hAnsi="Times New Roman" w:cs="Times New Roman"/>
          <w:sz w:val="24"/>
          <w:szCs w:val="24"/>
        </w:rPr>
        <w:t>emergence</w:t>
      </w:r>
      <w:r w:rsidR="00C10737">
        <w:rPr>
          <w:rFonts w:ascii="Times New Roman" w:hAnsi="Times New Roman" w:cs="Times New Roman"/>
          <w:sz w:val="24"/>
          <w:szCs w:val="24"/>
        </w:rPr>
        <w:t xml:space="preserve"> of the term drag queen is essential to be highlight</w:t>
      </w:r>
      <w:r w:rsidR="00A43CCA">
        <w:rPr>
          <w:rFonts w:ascii="Times New Roman" w:hAnsi="Times New Roman" w:cs="Times New Roman"/>
          <w:sz w:val="24"/>
          <w:szCs w:val="24"/>
        </w:rPr>
        <w:t>ed here</w:t>
      </w:r>
      <w:r w:rsidR="00AB4791">
        <w:rPr>
          <w:rFonts w:ascii="Times New Roman" w:hAnsi="Times New Roman" w:cs="Times New Roman"/>
          <w:sz w:val="24"/>
          <w:szCs w:val="24"/>
        </w:rPr>
        <w:t xml:space="preserve">. </w:t>
      </w:r>
      <w:r w:rsidR="00E82E7B">
        <w:rPr>
          <w:rFonts w:ascii="Times New Roman" w:hAnsi="Times New Roman" w:cs="Times New Roman"/>
          <w:sz w:val="24"/>
          <w:szCs w:val="24"/>
        </w:rPr>
        <w:t>The</w:t>
      </w:r>
      <w:r w:rsidR="00083D73">
        <w:rPr>
          <w:rFonts w:ascii="Times New Roman" w:hAnsi="Times New Roman" w:cs="Times New Roman"/>
          <w:sz w:val="24"/>
          <w:szCs w:val="24"/>
        </w:rPr>
        <w:t xml:space="preserve"> drag queen</w:t>
      </w:r>
      <w:r w:rsidR="00D8614C">
        <w:rPr>
          <w:rFonts w:ascii="Times New Roman" w:hAnsi="Times New Roman" w:cs="Times New Roman"/>
          <w:sz w:val="24"/>
          <w:szCs w:val="24"/>
        </w:rPr>
        <w:t xml:space="preserve"> </w:t>
      </w:r>
      <w:r w:rsidR="00E70C51">
        <w:rPr>
          <w:rFonts w:ascii="Times New Roman" w:hAnsi="Times New Roman" w:cs="Times New Roman"/>
          <w:sz w:val="24"/>
          <w:szCs w:val="24"/>
        </w:rPr>
        <w:t xml:space="preserve">is the term </w:t>
      </w:r>
      <w:r w:rsidR="00400416">
        <w:rPr>
          <w:rFonts w:ascii="Times New Roman" w:hAnsi="Times New Roman" w:cs="Times New Roman"/>
          <w:sz w:val="24"/>
          <w:szCs w:val="24"/>
        </w:rPr>
        <w:t>associated with the men who are inclined towards using the makeup similar to the manner wherein women use</w:t>
      </w:r>
      <w:r w:rsidR="00575F86">
        <w:rPr>
          <w:rFonts w:ascii="Times New Roman" w:hAnsi="Times New Roman" w:cs="Times New Roman"/>
          <w:sz w:val="24"/>
          <w:szCs w:val="24"/>
        </w:rPr>
        <w:fldChar w:fldCharType="begin"/>
      </w:r>
      <w:r w:rsidR="00575F86">
        <w:rPr>
          <w:rFonts w:ascii="Times New Roman" w:hAnsi="Times New Roman" w:cs="Times New Roman"/>
          <w:sz w:val="24"/>
          <w:szCs w:val="24"/>
        </w:rPr>
        <w:instrText xml:space="preserve"> ADDIN ZOTERO_ITEM CSL_CITATION {"citationID":"qdAgLEUt","properties":{"formattedCitation":"(Shapiro)","plainCitation":"(Shapiro)","noteIndex":0},"citationItems":[{"id":2409,"uris":["http://zotero.org/users/local/H8YOvGFC/items/G7UYBPQ4"],"uri":["http://zotero.org/users/local/H8YOvGFC/items/G7UYBPQ4"],"itemData":{"id":2409,"type":"article-journal","title":"Drag Kinging and the Transformation of Gender Identities","container-title":"Gender and Society","page":"250-271","volume":"21","issue":"2","source":"JSTOR","archive":"JSTOR","abstract":"[This case study of the feminist drag troupe the Disposable Boy Toys (DBT) examines the relationship between drag and gender identity. Drawing on multiple methods, the author explores the range of gender identities that emerged through participation in DBT. Members saw DBT as the central catalyst for their own identity shifts. The author suggests that these identity transformations occurred through four collective mechanisms: imaginative possibility, information and resources, opportunities for enactment, and social support. The author finds that DBT served as an identity incubator in which participants were able and encouraged to interrogate, play with, and sometimes adopt new gender identities. The author concludes that context is critical in understanding the meaning and importance of drag. Performing gender in this politicized, feminist context shaped the gender identities of the troupe's members in fundamental and varied ways, suggesting that oppositional communities can be an important venue for identity work.]","ISSN":"0891-2432","author":[{"family":"Shapiro","given":"Eve"}],"issued":{"date-parts":[["2007"]]}}}],"schema":"https://github.com/citation-style-language/schema/raw/master/csl-citation.json"} </w:instrText>
      </w:r>
      <w:r w:rsidR="00575F86">
        <w:rPr>
          <w:rFonts w:ascii="Times New Roman" w:hAnsi="Times New Roman" w:cs="Times New Roman"/>
          <w:sz w:val="24"/>
          <w:szCs w:val="24"/>
        </w:rPr>
        <w:fldChar w:fldCharType="separate"/>
      </w:r>
      <w:r w:rsidR="00575F86" w:rsidRPr="00575F86">
        <w:rPr>
          <w:rFonts w:ascii="Times New Roman" w:hAnsi="Times New Roman" w:cs="Times New Roman"/>
          <w:sz w:val="24"/>
        </w:rPr>
        <w:t>(Shapiro)</w:t>
      </w:r>
      <w:r w:rsidR="00575F86">
        <w:rPr>
          <w:rFonts w:ascii="Times New Roman" w:hAnsi="Times New Roman" w:cs="Times New Roman"/>
          <w:sz w:val="24"/>
          <w:szCs w:val="24"/>
        </w:rPr>
        <w:fldChar w:fldCharType="end"/>
      </w:r>
      <w:r w:rsidR="00400416">
        <w:rPr>
          <w:rFonts w:ascii="Times New Roman" w:hAnsi="Times New Roman" w:cs="Times New Roman"/>
          <w:sz w:val="24"/>
          <w:szCs w:val="24"/>
        </w:rPr>
        <w:t>.</w:t>
      </w:r>
      <w:r w:rsidR="00BE34DA">
        <w:rPr>
          <w:rFonts w:ascii="Times New Roman" w:hAnsi="Times New Roman" w:cs="Times New Roman"/>
          <w:sz w:val="24"/>
          <w:szCs w:val="24"/>
        </w:rPr>
        <w:t xml:space="preserve"> A vast dimension of specific gender issues is vested in th</w:t>
      </w:r>
      <w:r w:rsidR="00E76F03">
        <w:rPr>
          <w:rFonts w:ascii="Times New Roman" w:hAnsi="Times New Roman" w:cs="Times New Roman"/>
          <w:sz w:val="24"/>
          <w:szCs w:val="24"/>
        </w:rPr>
        <w:t xml:space="preserve">is concept. The gender specificity has been shattered. </w:t>
      </w:r>
      <w:r w:rsidR="00D4345B">
        <w:rPr>
          <w:rFonts w:ascii="Times New Roman" w:hAnsi="Times New Roman" w:cs="Times New Roman"/>
          <w:sz w:val="24"/>
          <w:szCs w:val="24"/>
        </w:rPr>
        <w:t xml:space="preserve">None can </w:t>
      </w:r>
      <w:r w:rsidR="00F60AC6">
        <w:rPr>
          <w:rFonts w:ascii="Times New Roman" w:hAnsi="Times New Roman" w:cs="Times New Roman"/>
          <w:sz w:val="24"/>
          <w:szCs w:val="24"/>
        </w:rPr>
        <w:t xml:space="preserve">disregard the </w:t>
      </w:r>
      <w:r w:rsidR="004341C7">
        <w:rPr>
          <w:rFonts w:ascii="Times New Roman" w:hAnsi="Times New Roman" w:cs="Times New Roman"/>
          <w:sz w:val="24"/>
          <w:szCs w:val="24"/>
        </w:rPr>
        <w:t>truth that the line that divided men and women socially, politically and economically has been removed to a significant extent.</w:t>
      </w:r>
      <w:r w:rsidR="00EE3DEA">
        <w:rPr>
          <w:rFonts w:ascii="Times New Roman" w:hAnsi="Times New Roman" w:cs="Times New Roman"/>
          <w:sz w:val="24"/>
          <w:szCs w:val="24"/>
        </w:rPr>
        <w:t xml:space="preserve"> </w:t>
      </w:r>
      <w:r w:rsidR="00F3160A">
        <w:rPr>
          <w:rFonts w:ascii="Times New Roman" w:hAnsi="Times New Roman" w:cs="Times New Roman"/>
          <w:sz w:val="24"/>
          <w:szCs w:val="24"/>
        </w:rPr>
        <w:t xml:space="preserve">If the state of events of the previous decade is assessed, critical </w:t>
      </w:r>
      <w:r w:rsidR="00626D24">
        <w:rPr>
          <w:rFonts w:ascii="Times New Roman" w:hAnsi="Times New Roman" w:cs="Times New Roman"/>
          <w:sz w:val="24"/>
          <w:szCs w:val="24"/>
        </w:rPr>
        <w:t>revelations are made.</w:t>
      </w:r>
      <w:r w:rsidR="00A8110A">
        <w:rPr>
          <w:rFonts w:ascii="Times New Roman" w:hAnsi="Times New Roman" w:cs="Times New Roman"/>
          <w:sz w:val="24"/>
          <w:szCs w:val="24"/>
        </w:rPr>
        <w:t xml:space="preserve"> The practice of gay and lesbians </w:t>
      </w:r>
      <w:r w:rsidR="006C400C">
        <w:rPr>
          <w:rFonts w:ascii="Times New Roman" w:hAnsi="Times New Roman" w:cs="Times New Roman"/>
          <w:sz w:val="24"/>
          <w:szCs w:val="24"/>
        </w:rPr>
        <w:t xml:space="preserve">marriage has further strengthened the belief that social structure ought not to </w:t>
      </w:r>
      <w:r w:rsidR="00E30785">
        <w:rPr>
          <w:rFonts w:ascii="Times New Roman" w:hAnsi="Times New Roman" w:cs="Times New Roman"/>
          <w:sz w:val="24"/>
          <w:szCs w:val="24"/>
        </w:rPr>
        <w:t xml:space="preserve">be influenced by the </w:t>
      </w:r>
      <w:r w:rsidR="00E0530C">
        <w:rPr>
          <w:rFonts w:ascii="Times New Roman" w:hAnsi="Times New Roman" w:cs="Times New Roman"/>
          <w:sz w:val="24"/>
          <w:szCs w:val="24"/>
        </w:rPr>
        <w:t>radical values of differences among various genders.</w:t>
      </w:r>
      <w:r w:rsidR="00CD634E">
        <w:rPr>
          <w:rFonts w:ascii="Times New Roman" w:hAnsi="Times New Roman" w:cs="Times New Roman"/>
          <w:sz w:val="24"/>
          <w:szCs w:val="24"/>
        </w:rPr>
        <w:t xml:space="preserve"> </w:t>
      </w:r>
      <w:r w:rsidR="00864D75">
        <w:rPr>
          <w:rFonts w:ascii="Times New Roman" w:hAnsi="Times New Roman" w:cs="Times New Roman"/>
          <w:sz w:val="24"/>
          <w:szCs w:val="24"/>
        </w:rPr>
        <w:t>It is the fundamental human right of women to live their life as per their will and desires</w:t>
      </w:r>
      <w:r w:rsidR="00D10E9B">
        <w:rPr>
          <w:rFonts w:ascii="Times New Roman" w:hAnsi="Times New Roman" w:cs="Times New Roman"/>
          <w:sz w:val="24"/>
          <w:szCs w:val="24"/>
        </w:rPr>
        <w:t xml:space="preserve"> without getting influenced by coercion or discrimination</w:t>
      </w:r>
      <w:r w:rsidR="008C5883">
        <w:rPr>
          <w:rFonts w:ascii="Times New Roman" w:hAnsi="Times New Roman" w:cs="Times New Roman"/>
          <w:sz w:val="24"/>
          <w:szCs w:val="24"/>
        </w:rPr>
        <w:t xml:space="preserve">. </w:t>
      </w:r>
      <w:r w:rsidR="00960C50">
        <w:rPr>
          <w:rFonts w:ascii="Times New Roman" w:hAnsi="Times New Roman" w:cs="Times New Roman"/>
          <w:sz w:val="24"/>
          <w:szCs w:val="24"/>
        </w:rPr>
        <w:t>T</w:t>
      </w:r>
      <w:r w:rsidR="00683B85">
        <w:rPr>
          <w:rFonts w:ascii="Times New Roman" w:hAnsi="Times New Roman" w:cs="Times New Roman"/>
          <w:sz w:val="24"/>
          <w:szCs w:val="24"/>
        </w:rPr>
        <w:t>he</w:t>
      </w:r>
      <w:r w:rsidR="0080457D">
        <w:rPr>
          <w:rFonts w:ascii="Times New Roman" w:hAnsi="Times New Roman" w:cs="Times New Roman"/>
          <w:sz w:val="24"/>
          <w:szCs w:val="24"/>
        </w:rPr>
        <w:t xml:space="preserve"> collective growth of society is largely dependent on the equal contribution of both</w:t>
      </w:r>
      <w:r w:rsidR="007668DD">
        <w:rPr>
          <w:rFonts w:ascii="Times New Roman" w:hAnsi="Times New Roman" w:cs="Times New Roman"/>
          <w:sz w:val="24"/>
          <w:szCs w:val="24"/>
        </w:rPr>
        <w:t xml:space="preserve"> </w:t>
      </w:r>
      <w:r w:rsidR="008A1C4B">
        <w:rPr>
          <w:rFonts w:ascii="Times New Roman" w:hAnsi="Times New Roman" w:cs="Times New Roman"/>
          <w:sz w:val="24"/>
          <w:szCs w:val="24"/>
        </w:rPr>
        <w:t>men and women</w:t>
      </w:r>
      <w:r w:rsidR="00A81609">
        <w:rPr>
          <w:rFonts w:ascii="Times New Roman" w:hAnsi="Times New Roman" w:cs="Times New Roman"/>
          <w:sz w:val="24"/>
          <w:szCs w:val="24"/>
        </w:rPr>
        <w:t xml:space="preserve">. </w:t>
      </w:r>
      <w:r w:rsidR="006A5D25">
        <w:rPr>
          <w:rFonts w:ascii="Times New Roman" w:hAnsi="Times New Roman" w:cs="Times New Roman"/>
          <w:sz w:val="24"/>
          <w:szCs w:val="24"/>
        </w:rPr>
        <w:t>It is worthwhile that international bodies, public</w:t>
      </w:r>
      <w:r w:rsidR="00894E34">
        <w:rPr>
          <w:rFonts w:ascii="Times New Roman" w:hAnsi="Times New Roman" w:cs="Times New Roman"/>
          <w:sz w:val="24"/>
          <w:szCs w:val="24"/>
        </w:rPr>
        <w:t>, media and sev</w:t>
      </w:r>
      <w:r w:rsidR="00CC6240">
        <w:rPr>
          <w:rFonts w:ascii="Times New Roman" w:hAnsi="Times New Roman" w:cs="Times New Roman"/>
          <w:sz w:val="24"/>
          <w:szCs w:val="24"/>
        </w:rPr>
        <w:t>eral states have comprehended the</w:t>
      </w:r>
      <w:r w:rsidR="00ED5F7F">
        <w:rPr>
          <w:rFonts w:ascii="Times New Roman" w:hAnsi="Times New Roman" w:cs="Times New Roman"/>
          <w:sz w:val="24"/>
          <w:szCs w:val="24"/>
        </w:rPr>
        <w:t xml:space="preserve"> magnitude of the issue and have therefore </w:t>
      </w:r>
      <w:r w:rsidR="00253806">
        <w:rPr>
          <w:rFonts w:ascii="Times New Roman" w:hAnsi="Times New Roman" w:cs="Times New Roman"/>
          <w:sz w:val="24"/>
          <w:szCs w:val="24"/>
        </w:rPr>
        <w:t>confronted these challenges in</w:t>
      </w:r>
      <w:r w:rsidR="00DB3934">
        <w:rPr>
          <w:rFonts w:ascii="Times New Roman" w:hAnsi="Times New Roman" w:cs="Times New Roman"/>
          <w:sz w:val="24"/>
          <w:szCs w:val="24"/>
        </w:rPr>
        <w:t xml:space="preserve"> true letter and spirits</w:t>
      </w:r>
      <w:r w:rsidR="000C1ECD">
        <w:rPr>
          <w:rFonts w:ascii="Times New Roman" w:hAnsi="Times New Roman" w:cs="Times New Roman"/>
          <w:sz w:val="24"/>
          <w:szCs w:val="24"/>
        </w:rPr>
        <w:t>.</w:t>
      </w:r>
      <w:r w:rsidR="009F06A8">
        <w:rPr>
          <w:rFonts w:ascii="Times New Roman" w:hAnsi="Times New Roman" w:cs="Times New Roman"/>
          <w:sz w:val="24"/>
          <w:szCs w:val="24"/>
        </w:rPr>
        <w:t xml:space="preserve"> The awareness </w:t>
      </w:r>
      <w:r w:rsidR="009F06A8">
        <w:rPr>
          <w:rFonts w:ascii="Times New Roman" w:hAnsi="Times New Roman" w:cs="Times New Roman"/>
          <w:sz w:val="24"/>
          <w:szCs w:val="24"/>
        </w:rPr>
        <w:lastRenderedPageBreak/>
        <w:t xml:space="preserve">and the potential intent to combat gender discrimination </w:t>
      </w:r>
      <w:r w:rsidR="007D1958">
        <w:rPr>
          <w:rFonts w:ascii="Times New Roman" w:hAnsi="Times New Roman" w:cs="Times New Roman"/>
          <w:sz w:val="24"/>
          <w:szCs w:val="24"/>
        </w:rPr>
        <w:t>have</w:t>
      </w:r>
      <w:r w:rsidR="009F06A8">
        <w:rPr>
          <w:rFonts w:ascii="Times New Roman" w:hAnsi="Times New Roman" w:cs="Times New Roman"/>
          <w:sz w:val="24"/>
          <w:szCs w:val="24"/>
        </w:rPr>
        <w:t xml:space="preserve"> changed the social perception </w:t>
      </w:r>
      <w:r w:rsidR="007D1958">
        <w:rPr>
          <w:rFonts w:ascii="Times New Roman" w:hAnsi="Times New Roman" w:cs="Times New Roman"/>
          <w:sz w:val="24"/>
          <w:szCs w:val="24"/>
        </w:rPr>
        <w:t>to great lengths</w:t>
      </w:r>
      <w:r w:rsidR="00533B72">
        <w:rPr>
          <w:rFonts w:ascii="Times New Roman" w:hAnsi="Times New Roman" w:cs="Times New Roman"/>
          <w:sz w:val="24"/>
          <w:szCs w:val="24"/>
        </w:rPr>
        <w:t>. For instance</w:t>
      </w:r>
      <w:r w:rsidR="00F36539">
        <w:rPr>
          <w:rFonts w:ascii="Times New Roman" w:hAnsi="Times New Roman" w:cs="Times New Roman"/>
          <w:sz w:val="24"/>
          <w:szCs w:val="24"/>
        </w:rPr>
        <w:t xml:space="preserve">, men have become to dress and act like women and vice versa </w:t>
      </w:r>
      <w:r w:rsidR="006221CE">
        <w:rPr>
          <w:rFonts w:ascii="Times New Roman" w:hAnsi="Times New Roman" w:cs="Times New Roman"/>
          <w:sz w:val="24"/>
          <w:szCs w:val="24"/>
        </w:rPr>
        <w:t>without any relucta</w:t>
      </w:r>
      <w:r w:rsidR="00A75FA5">
        <w:rPr>
          <w:rFonts w:ascii="Times New Roman" w:hAnsi="Times New Roman" w:cs="Times New Roman"/>
          <w:sz w:val="24"/>
          <w:szCs w:val="24"/>
        </w:rPr>
        <w:t>nce.</w:t>
      </w:r>
      <w:r w:rsidR="00B46212">
        <w:rPr>
          <w:rFonts w:ascii="Times New Roman" w:hAnsi="Times New Roman" w:cs="Times New Roman"/>
          <w:sz w:val="24"/>
          <w:szCs w:val="24"/>
        </w:rPr>
        <w:t xml:space="preserve"> </w:t>
      </w:r>
      <w:r w:rsidR="006B64EB">
        <w:rPr>
          <w:rFonts w:ascii="Times New Roman" w:hAnsi="Times New Roman" w:cs="Times New Roman"/>
          <w:sz w:val="24"/>
          <w:szCs w:val="24"/>
        </w:rPr>
        <w:t xml:space="preserve"> </w:t>
      </w:r>
      <w:r w:rsidR="000C1ECD">
        <w:rPr>
          <w:rFonts w:ascii="Times New Roman" w:hAnsi="Times New Roman" w:cs="Times New Roman"/>
          <w:sz w:val="24"/>
          <w:szCs w:val="24"/>
        </w:rPr>
        <w:t xml:space="preserve"> </w:t>
      </w:r>
      <w:r w:rsidR="00626D24">
        <w:rPr>
          <w:rFonts w:ascii="Times New Roman" w:hAnsi="Times New Roman" w:cs="Times New Roman"/>
          <w:sz w:val="24"/>
          <w:szCs w:val="24"/>
        </w:rPr>
        <w:t xml:space="preserve"> </w:t>
      </w:r>
      <w:r w:rsidR="00B67BBE">
        <w:rPr>
          <w:rFonts w:ascii="Times New Roman" w:hAnsi="Times New Roman" w:cs="Times New Roman"/>
          <w:sz w:val="24"/>
          <w:szCs w:val="24"/>
        </w:rPr>
        <w:t xml:space="preserve"> </w:t>
      </w:r>
    </w:p>
    <w:p w:rsidR="00B46212" w:rsidRDefault="00C63DE5" w:rsidP="00FE53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end, the voice and movement for women empowerment were launched</w:t>
      </w:r>
      <w:r w:rsidR="00050B5C">
        <w:rPr>
          <w:rFonts w:ascii="Times New Roman" w:hAnsi="Times New Roman" w:cs="Times New Roman"/>
          <w:sz w:val="24"/>
          <w:szCs w:val="24"/>
        </w:rPr>
        <w:t xml:space="preserve"> at several instances in the past but the contemporary state manifests the equal </w:t>
      </w:r>
      <w:r w:rsidR="004A7E49">
        <w:rPr>
          <w:rFonts w:ascii="Times New Roman" w:hAnsi="Times New Roman" w:cs="Times New Roman"/>
          <w:sz w:val="24"/>
          <w:szCs w:val="24"/>
        </w:rPr>
        <w:t>role shared by women in all walks of life. From looking after families to working in grave circumstances</w:t>
      </w:r>
      <w:r w:rsidR="00864A56">
        <w:rPr>
          <w:rFonts w:ascii="Times New Roman" w:hAnsi="Times New Roman" w:cs="Times New Roman"/>
          <w:sz w:val="24"/>
          <w:szCs w:val="24"/>
        </w:rPr>
        <w:t>, women thems</w:t>
      </w:r>
      <w:r w:rsidR="00061DBE">
        <w:rPr>
          <w:rFonts w:ascii="Times New Roman" w:hAnsi="Times New Roman" w:cs="Times New Roman"/>
          <w:sz w:val="24"/>
          <w:szCs w:val="24"/>
        </w:rPr>
        <w:t>elves have</w:t>
      </w:r>
      <w:r w:rsidR="008F3602">
        <w:rPr>
          <w:rFonts w:ascii="Times New Roman" w:hAnsi="Times New Roman" w:cs="Times New Roman"/>
          <w:sz w:val="24"/>
          <w:szCs w:val="24"/>
        </w:rPr>
        <w:t xml:space="preserve"> </w:t>
      </w:r>
      <w:r w:rsidR="00C9459A">
        <w:rPr>
          <w:rFonts w:ascii="Times New Roman" w:hAnsi="Times New Roman" w:cs="Times New Roman"/>
          <w:sz w:val="24"/>
          <w:szCs w:val="24"/>
        </w:rPr>
        <w:t>carved their pat</w:t>
      </w:r>
      <w:r w:rsidR="007E530C">
        <w:rPr>
          <w:rFonts w:ascii="Times New Roman" w:hAnsi="Times New Roman" w:cs="Times New Roman"/>
          <w:sz w:val="24"/>
          <w:szCs w:val="24"/>
        </w:rPr>
        <w:t>h t</w:t>
      </w:r>
      <w:r w:rsidR="002315DB">
        <w:rPr>
          <w:rFonts w:ascii="Times New Roman" w:hAnsi="Times New Roman" w:cs="Times New Roman"/>
          <w:sz w:val="24"/>
          <w:szCs w:val="24"/>
        </w:rPr>
        <w:t>o</w:t>
      </w:r>
      <w:r w:rsidR="00484416">
        <w:rPr>
          <w:rFonts w:ascii="Times New Roman" w:hAnsi="Times New Roman" w:cs="Times New Roman"/>
          <w:sz w:val="24"/>
          <w:szCs w:val="24"/>
        </w:rPr>
        <w:t xml:space="preserve"> </w:t>
      </w:r>
      <w:r w:rsidR="0009353F">
        <w:rPr>
          <w:rFonts w:ascii="Times New Roman" w:hAnsi="Times New Roman" w:cs="Times New Roman"/>
          <w:sz w:val="24"/>
          <w:szCs w:val="24"/>
        </w:rPr>
        <w:t>change their role</w:t>
      </w:r>
      <w:r w:rsidR="001D52A2">
        <w:rPr>
          <w:rFonts w:ascii="Times New Roman" w:hAnsi="Times New Roman" w:cs="Times New Roman"/>
          <w:sz w:val="24"/>
          <w:szCs w:val="24"/>
        </w:rPr>
        <w:t xml:space="preserve"> in society and eradicate </w:t>
      </w:r>
      <w:r w:rsidR="00BE1CB9">
        <w:rPr>
          <w:rFonts w:ascii="Times New Roman" w:hAnsi="Times New Roman" w:cs="Times New Roman"/>
          <w:sz w:val="24"/>
          <w:szCs w:val="24"/>
        </w:rPr>
        <w:t>gender discrimination</w:t>
      </w:r>
      <w:r w:rsidR="00CB7448">
        <w:rPr>
          <w:rFonts w:ascii="Times New Roman" w:hAnsi="Times New Roman" w:cs="Times New Roman"/>
          <w:sz w:val="24"/>
          <w:szCs w:val="24"/>
        </w:rPr>
        <w:t>. Thus, it ought not to be</w:t>
      </w:r>
      <w:r w:rsidR="00D6555E">
        <w:rPr>
          <w:rFonts w:ascii="Times New Roman" w:hAnsi="Times New Roman" w:cs="Times New Roman"/>
          <w:sz w:val="24"/>
          <w:szCs w:val="24"/>
        </w:rPr>
        <w:t xml:space="preserve"> asserted that gender discrimination is pervasi</w:t>
      </w:r>
      <w:r w:rsidR="005C4B1F">
        <w:rPr>
          <w:rFonts w:ascii="Times New Roman" w:hAnsi="Times New Roman" w:cs="Times New Roman"/>
          <w:sz w:val="24"/>
          <w:szCs w:val="24"/>
        </w:rPr>
        <w:t>ve</w:t>
      </w:r>
      <w:r w:rsidR="00D14E94">
        <w:rPr>
          <w:rFonts w:ascii="Times New Roman" w:hAnsi="Times New Roman" w:cs="Times New Roman"/>
          <w:sz w:val="24"/>
          <w:szCs w:val="24"/>
        </w:rPr>
        <w:t xml:space="preserve">. </w:t>
      </w:r>
      <w:r w:rsidR="00E67638">
        <w:rPr>
          <w:rFonts w:ascii="Times New Roman" w:hAnsi="Times New Roman" w:cs="Times New Roman"/>
          <w:sz w:val="24"/>
          <w:szCs w:val="24"/>
        </w:rPr>
        <w:t>The onus relies on the policymakers and the general public to</w:t>
      </w:r>
      <w:r w:rsidR="003E550C">
        <w:rPr>
          <w:rFonts w:ascii="Times New Roman" w:hAnsi="Times New Roman" w:cs="Times New Roman"/>
          <w:sz w:val="24"/>
          <w:szCs w:val="24"/>
        </w:rPr>
        <w:t xml:space="preserve"> </w:t>
      </w:r>
      <w:r w:rsidR="00CF2229">
        <w:rPr>
          <w:rFonts w:ascii="Times New Roman" w:hAnsi="Times New Roman" w:cs="Times New Roman"/>
          <w:sz w:val="24"/>
          <w:szCs w:val="24"/>
        </w:rPr>
        <w:t>promulgate prudent policies to raise women above the levels</w:t>
      </w:r>
      <w:r w:rsidR="00517559">
        <w:rPr>
          <w:rFonts w:ascii="Times New Roman" w:hAnsi="Times New Roman" w:cs="Times New Roman"/>
          <w:sz w:val="24"/>
          <w:szCs w:val="24"/>
        </w:rPr>
        <w:t xml:space="preserve"> an</w:t>
      </w:r>
      <w:r w:rsidR="000F0F0F">
        <w:rPr>
          <w:rFonts w:ascii="Times New Roman" w:hAnsi="Times New Roman" w:cs="Times New Roman"/>
          <w:sz w:val="24"/>
          <w:szCs w:val="24"/>
        </w:rPr>
        <w:t>d remove the shreds of gender disparity prevalent in</w:t>
      </w:r>
      <w:r w:rsidR="00FB05F3">
        <w:rPr>
          <w:rFonts w:ascii="Times New Roman" w:hAnsi="Times New Roman" w:cs="Times New Roman"/>
          <w:sz w:val="24"/>
          <w:szCs w:val="24"/>
        </w:rPr>
        <w:t xml:space="preserve"> soci</w:t>
      </w:r>
      <w:r w:rsidR="000F6727">
        <w:rPr>
          <w:rFonts w:ascii="Times New Roman" w:hAnsi="Times New Roman" w:cs="Times New Roman"/>
          <w:sz w:val="24"/>
          <w:szCs w:val="24"/>
        </w:rPr>
        <w:t>ety</w:t>
      </w:r>
      <w:r w:rsidR="009133CB">
        <w:rPr>
          <w:rFonts w:ascii="Times New Roman" w:hAnsi="Times New Roman" w:cs="Times New Roman"/>
          <w:sz w:val="24"/>
          <w:szCs w:val="24"/>
        </w:rPr>
        <w:t xml:space="preserve">. Moreover, the cynics of the argument can also </w:t>
      </w:r>
      <w:r w:rsidR="00E45FA0">
        <w:rPr>
          <w:rFonts w:ascii="Times New Roman" w:hAnsi="Times New Roman" w:cs="Times New Roman"/>
          <w:sz w:val="24"/>
          <w:szCs w:val="24"/>
        </w:rPr>
        <w:t>potentially contribute towar</w:t>
      </w:r>
      <w:r w:rsidR="00CA6D37">
        <w:rPr>
          <w:rFonts w:ascii="Times New Roman" w:hAnsi="Times New Roman" w:cs="Times New Roman"/>
          <w:sz w:val="24"/>
          <w:szCs w:val="24"/>
        </w:rPr>
        <w:t xml:space="preserve">d the provision of rights to the deprived women instead of merely highlighting the lacunas and delineating the events again and </w:t>
      </w:r>
      <w:r w:rsidR="003419FD">
        <w:rPr>
          <w:rFonts w:ascii="Times New Roman" w:hAnsi="Times New Roman" w:cs="Times New Roman"/>
          <w:sz w:val="24"/>
          <w:szCs w:val="24"/>
        </w:rPr>
        <w:t>again</w:t>
      </w:r>
      <w:r w:rsidR="004F3D99">
        <w:rPr>
          <w:rFonts w:ascii="Times New Roman" w:hAnsi="Times New Roman" w:cs="Times New Roman"/>
          <w:sz w:val="24"/>
          <w:szCs w:val="24"/>
        </w:rPr>
        <w:t xml:space="preserve">. </w:t>
      </w:r>
    </w:p>
    <w:p w:rsidR="001E3EE4" w:rsidRDefault="00C63DE5" w:rsidP="001E3EE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conclude,</w:t>
      </w:r>
      <w:r w:rsidR="003F41B9">
        <w:rPr>
          <w:rFonts w:ascii="Times New Roman" w:hAnsi="Times New Roman" w:cs="Times New Roman"/>
          <w:sz w:val="24"/>
          <w:szCs w:val="24"/>
        </w:rPr>
        <w:t xml:space="preserve"> the deliberated instances offered an exquisite illustration of the </w:t>
      </w:r>
      <w:r>
        <w:rPr>
          <w:rFonts w:ascii="Times New Roman" w:hAnsi="Times New Roman" w:cs="Times New Roman"/>
          <w:sz w:val="24"/>
          <w:szCs w:val="24"/>
        </w:rPr>
        <w:t>argument that the issue of gender discrimination is not accelerating in the contemporary state of affairs and the perception of widespread gender equality is irrational as per solid evidence.</w:t>
      </w:r>
      <w:r w:rsidR="00F65E98">
        <w:rPr>
          <w:rFonts w:ascii="Times New Roman" w:hAnsi="Times New Roman" w:cs="Times New Roman"/>
          <w:sz w:val="24"/>
          <w:szCs w:val="24"/>
        </w:rPr>
        <w:t xml:space="preserve"> Women have become an integral part of the economic, social and political structure</w:t>
      </w:r>
      <w:r w:rsidR="00087842">
        <w:rPr>
          <w:rFonts w:ascii="Times New Roman" w:hAnsi="Times New Roman" w:cs="Times New Roman"/>
          <w:sz w:val="24"/>
          <w:szCs w:val="24"/>
        </w:rPr>
        <w:t>.</w:t>
      </w:r>
      <w:r w:rsidR="00167DD9">
        <w:rPr>
          <w:rFonts w:ascii="Times New Roman" w:hAnsi="Times New Roman" w:cs="Times New Roman"/>
          <w:sz w:val="24"/>
          <w:szCs w:val="24"/>
        </w:rPr>
        <w:t xml:space="preserve"> </w:t>
      </w:r>
      <w:r w:rsidR="00B3012A">
        <w:rPr>
          <w:rFonts w:ascii="Times New Roman" w:hAnsi="Times New Roman" w:cs="Times New Roman"/>
          <w:sz w:val="24"/>
          <w:szCs w:val="24"/>
        </w:rPr>
        <w:t>For instance, media</w:t>
      </w:r>
      <w:r w:rsidR="00097E29">
        <w:rPr>
          <w:rFonts w:ascii="Times New Roman" w:hAnsi="Times New Roman" w:cs="Times New Roman"/>
          <w:sz w:val="24"/>
          <w:szCs w:val="24"/>
        </w:rPr>
        <w:t xml:space="preserve"> </w:t>
      </w:r>
      <w:r w:rsidR="001C23B1">
        <w:rPr>
          <w:rFonts w:ascii="Times New Roman" w:hAnsi="Times New Roman" w:cs="Times New Roman"/>
          <w:sz w:val="24"/>
          <w:szCs w:val="24"/>
        </w:rPr>
        <w:t xml:space="preserve">defines the role of women as the key figure to ensure social progress and further highlights and strongly </w:t>
      </w:r>
      <w:r w:rsidR="00D36C82">
        <w:rPr>
          <w:rFonts w:ascii="Times New Roman" w:hAnsi="Times New Roman" w:cs="Times New Roman"/>
          <w:sz w:val="24"/>
          <w:szCs w:val="24"/>
        </w:rPr>
        <w:t>opposes the</w:t>
      </w:r>
      <w:r w:rsidR="00203EA2">
        <w:rPr>
          <w:rFonts w:ascii="Times New Roman" w:hAnsi="Times New Roman" w:cs="Times New Roman"/>
          <w:sz w:val="24"/>
          <w:szCs w:val="24"/>
        </w:rPr>
        <w:t xml:space="preserve"> manifestations of</w:t>
      </w:r>
      <w:r w:rsidR="00DF6242">
        <w:rPr>
          <w:rFonts w:ascii="Times New Roman" w:hAnsi="Times New Roman" w:cs="Times New Roman"/>
          <w:sz w:val="24"/>
          <w:szCs w:val="24"/>
        </w:rPr>
        <w:t xml:space="preserve"> </w:t>
      </w:r>
      <w:r w:rsidR="00CE0B26">
        <w:rPr>
          <w:rFonts w:ascii="Times New Roman" w:hAnsi="Times New Roman" w:cs="Times New Roman"/>
          <w:sz w:val="24"/>
          <w:szCs w:val="24"/>
        </w:rPr>
        <w:t>gender discrimination.</w:t>
      </w:r>
      <w:r w:rsidR="00E21144">
        <w:rPr>
          <w:rFonts w:ascii="Times New Roman" w:hAnsi="Times New Roman" w:cs="Times New Roman"/>
          <w:sz w:val="24"/>
          <w:szCs w:val="24"/>
        </w:rPr>
        <w:t xml:space="preserve"> The leader of New Zealand</w:t>
      </w:r>
      <w:r w:rsidR="00580665">
        <w:rPr>
          <w:rFonts w:ascii="Times New Roman" w:hAnsi="Times New Roman" w:cs="Times New Roman"/>
          <w:sz w:val="24"/>
          <w:szCs w:val="24"/>
        </w:rPr>
        <w:t xml:space="preserve"> speaks volumes about the essential value and standards offered to women</w:t>
      </w:r>
      <w:r w:rsidR="00037EB8">
        <w:rPr>
          <w:rFonts w:ascii="Times New Roman" w:hAnsi="Times New Roman" w:cs="Times New Roman"/>
          <w:sz w:val="24"/>
          <w:szCs w:val="24"/>
        </w:rPr>
        <w:t xml:space="preserve">. </w:t>
      </w:r>
      <w:r w:rsidR="008408F9">
        <w:rPr>
          <w:rFonts w:ascii="Times New Roman" w:hAnsi="Times New Roman" w:cs="Times New Roman"/>
          <w:sz w:val="24"/>
          <w:szCs w:val="24"/>
        </w:rPr>
        <w:t>The pop culture and movies a</w:t>
      </w:r>
      <w:r w:rsidR="00A41898">
        <w:rPr>
          <w:rFonts w:ascii="Times New Roman" w:hAnsi="Times New Roman" w:cs="Times New Roman"/>
          <w:sz w:val="24"/>
          <w:szCs w:val="24"/>
        </w:rPr>
        <w:t>lso augment the argument by glorifying the women involved in an immaculate and unprecedented</w:t>
      </w:r>
      <w:r w:rsidR="000733F3">
        <w:rPr>
          <w:rFonts w:ascii="Times New Roman" w:hAnsi="Times New Roman" w:cs="Times New Roman"/>
          <w:sz w:val="24"/>
          <w:szCs w:val="24"/>
        </w:rPr>
        <w:t xml:space="preserve"> manner.</w:t>
      </w:r>
      <w:r w:rsidR="00047A60">
        <w:rPr>
          <w:rFonts w:ascii="Times New Roman" w:hAnsi="Times New Roman" w:cs="Times New Roman"/>
          <w:sz w:val="24"/>
          <w:szCs w:val="24"/>
        </w:rPr>
        <w:t xml:space="preserve"> </w:t>
      </w:r>
      <w:r w:rsidR="00AB6913">
        <w:rPr>
          <w:rFonts w:ascii="Times New Roman" w:hAnsi="Times New Roman" w:cs="Times New Roman"/>
          <w:sz w:val="24"/>
          <w:szCs w:val="24"/>
        </w:rPr>
        <w:t xml:space="preserve">The bottom line is that the culture of gender </w:t>
      </w:r>
      <w:r w:rsidR="00E16420">
        <w:rPr>
          <w:rFonts w:ascii="Times New Roman" w:hAnsi="Times New Roman" w:cs="Times New Roman"/>
          <w:sz w:val="24"/>
          <w:szCs w:val="24"/>
        </w:rPr>
        <w:t xml:space="preserve">discrimination and </w:t>
      </w:r>
      <w:r w:rsidR="00AB6913">
        <w:rPr>
          <w:rFonts w:ascii="Times New Roman" w:hAnsi="Times New Roman" w:cs="Times New Roman"/>
          <w:sz w:val="24"/>
          <w:szCs w:val="24"/>
        </w:rPr>
        <w:t>stereotypes is abrogating persistently an</w:t>
      </w:r>
      <w:r w:rsidR="00E16420">
        <w:rPr>
          <w:rFonts w:ascii="Times New Roman" w:hAnsi="Times New Roman" w:cs="Times New Roman"/>
          <w:sz w:val="24"/>
          <w:szCs w:val="24"/>
        </w:rPr>
        <w:t xml:space="preserve">d thus the </w:t>
      </w:r>
      <w:r w:rsidR="00AB7282">
        <w:rPr>
          <w:rFonts w:ascii="Times New Roman" w:hAnsi="Times New Roman" w:cs="Times New Roman"/>
          <w:sz w:val="24"/>
          <w:szCs w:val="24"/>
        </w:rPr>
        <w:t xml:space="preserve">perception of widespread gender discrimination similar to the previous decades is </w:t>
      </w:r>
      <w:r w:rsidR="004445F4">
        <w:rPr>
          <w:rFonts w:ascii="Times New Roman" w:hAnsi="Times New Roman" w:cs="Times New Roman"/>
          <w:sz w:val="24"/>
          <w:szCs w:val="24"/>
        </w:rPr>
        <w:t>irrational and fallacious.</w:t>
      </w:r>
      <w:r w:rsidR="006B2431">
        <w:rPr>
          <w:rFonts w:ascii="Times New Roman" w:hAnsi="Times New Roman" w:cs="Times New Roman"/>
          <w:sz w:val="24"/>
          <w:szCs w:val="24"/>
        </w:rPr>
        <w:t xml:space="preserve"> </w:t>
      </w:r>
      <w:r w:rsidR="00E21144">
        <w:rPr>
          <w:rFonts w:ascii="Times New Roman" w:hAnsi="Times New Roman" w:cs="Times New Roman"/>
          <w:sz w:val="24"/>
          <w:szCs w:val="24"/>
        </w:rPr>
        <w:t xml:space="preserve"> </w:t>
      </w:r>
    </w:p>
    <w:p w:rsidR="004B59D5" w:rsidRDefault="00C63DE5" w:rsidP="006B2431">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lastRenderedPageBreak/>
        <w:t>Works Cited</w:t>
      </w:r>
    </w:p>
    <w:p w:rsidR="00575F86" w:rsidRPr="00575F86" w:rsidRDefault="00C63DE5" w:rsidP="00575F8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75F86">
        <w:rPr>
          <w:rFonts w:ascii="Times New Roman" w:hAnsi="Times New Roman" w:cs="Times New Roman"/>
          <w:sz w:val="24"/>
        </w:rPr>
        <w:t xml:space="preserve">“A Perspective on Women and Health Care.” </w:t>
      </w:r>
      <w:r w:rsidRPr="00575F86">
        <w:rPr>
          <w:rFonts w:ascii="Times New Roman" w:hAnsi="Times New Roman" w:cs="Times New Roman"/>
          <w:i/>
          <w:iCs/>
          <w:sz w:val="24"/>
        </w:rPr>
        <w:t>HealthyWomen</w:t>
      </w:r>
      <w:r w:rsidRPr="00575F86">
        <w:rPr>
          <w:rFonts w:ascii="Times New Roman" w:hAnsi="Times New Roman" w:cs="Times New Roman"/>
          <w:sz w:val="24"/>
        </w:rPr>
        <w:t>, https://www.healthywomen.org/content/article/perspective-women-and-health-care. Accessed 13 Apr. 2019.</w:t>
      </w:r>
    </w:p>
    <w:p w:rsidR="00575F86" w:rsidRPr="00575F86" w:rsidRDefault="00C63DE5" w:rsidP="00575F86">
      <w:pPr>
        <w:pStyle w:val="Bibliography"/>
        <w:rPr>
          <w:rFonts w:ascii="Times New Roman" w:hAnsi="Times New Roman" w:cs="Times New Roman"/>
          <w:sz w:val="24"/>
        </w:rPr>
      </w:pPr>
      <w:r w:rsidRPr="00575F86">
        <w:rPr>
          <w:rFonts w:ascii="Times New Roman" w:hAnsi="Times New Roman" w:cs="Times New Roman"/>
          <w:sz w:val="24"/>
        </w:rPr>
        <w:t xml:space="preserve">“Equal Opportunities for Men and Women Important for Growth in Emerging Europe and Central Asia.” </w:t>
      </w:r>
      <w:r w:rsidRPr="00575F86">
        <w:rPr>
          <w:rFonts w:ascii="Times New Roman" w:hAnsi="Times New Roman" w:cs="Times New Roman"/>
          <w:i/>
          <w:iCs/>
          <w:sz w:val="24"/>
        </w:rPr>
        <w:t>World Bank</w:t>
      </w:r>
      <w:r w:rsidRPr="00575F86">
        <w:rPr>
          <w:rFonts w:ascii="Times New Roman" w:hAnsi="Times New Roman" w:cs="Times New Roman"/>
          <w:sz w:val="24"/>
        </w:rPr>
        <w:t>, http://www.worldbank.org/en/news/press-release/2011/12/06/equal-opportunities-for-men-and-women-important-for-growth-in-emerging-europe-and-central-asia. Accessed 13 Apr. 2019.</w:t>
      </w:r>
    </w:p>
    <w:p w:rsidR="00575F86" w:rsidRPr="00575F86" w:rsidRDefault="00C63DE5" w:rsidP="00575F86">
      <w:pPr>
        <w:pStyle w:val="Bibliography"/>
        <w:rPr>
          <w:rFonts w:ascii="Times New Roman" w:hAnsi="Times New Roman" w:cs="Times New Roman"/>
          <w:sz w:val="24"/>
        </w:rPr>
      </w:pPr>
      <w:r w:rsidRPr="00575F86">
        <w:rPr>
          <w:rFonts w:ascii="Times New Roman" w:hAnsi="Times New Roman" w:cs="Times New Roman"/>
          <w:sz w:val="24"/>
        </w:rPr>
        <w:t xml:space="preserve">“Equal Opportunities for Women and Men.” </w:t>
      </w:r>
      <w:r w:rsidRPr="00575F86">
        <w:rPr>
          <w:rFonts w:ascii="Times New Roman" w:hAnsi="Times New Roman" w:cs="Times New Roman"/>
          <w:i/>
          <w:iCs/>
          <w:sz w:val="24"/>
        </w:rPr>
        <w:t>Open Society Foundations</w:t>
      </w:r>
      <w:r w:rsidRPr="00575F86">
        <w:rPr>
          <w:rFonts w:ascii="Times New Roman" w:hAnsi="Times New Roman" w:cs="Times New Roman"/>
          <w:sz w:val="24"/>
        </w:rPr>
        <w:t>, https://www.opensocietyfoundations.org/reports/equal-opportunities-women-and-men. Accessed 13 Apr. 2019.</w:t>
      </w:r>
    </w:p>
    <w:p w:rsidR="00575F86" w:rsidRPr="00575F86" w:rsidRDefault="00C63DE5" w:rsidP="00575F86">
      <w:pPr>
        <w:pStyle w:val="Bibliography"/>
        <w:rPr>
          <w:rFonts w:ascii="Times New Roman" w:hAnsi="Times New Roman" w:cs="Times New Roman"/>
          <w:sz w:val="24"/>
        </w:rPr>
      </w:pPr>
      <w:r w:rsidRPr="00575F86">
        <w:rPr>
          <w:rFonts w:ascii="Times New Roman" w:hAnsi="Times New Roman" w:cs="Times New Roman"/>
          <w:sz w:val="24"/>
        </w:rPr>
        <w:t xml:space="preserve">“Improvement in the Status of Women in the United Nations System: Report of the Secretary-General (2014).” </w:t>
      </w:r>
      <w:r w:rsidRPr="00575F86">
        <w:rPr>
          <w:rFonts w:ascii="Times New Roman" w:hAnsi="Times New Roman" w:cs="Times New Roman"/>
          <w:i/>
          <w:iCs/>
          <w:sz w:val="24"/>
        </w:rPr>
        <w:t>UN Women</w:t>
      </w:r>
      <w:r w:rsidRPr="00575F86">
        <w:rPr>
          <w:rFonts w:ascii="Times New Roman" w:hAnsi="Times New Roman" w:cs="Times New Roman"/>
          <w:sz w:val="24"/>
        </w:rPr>
        <w:t>, http://www.unwomen.org/en/digital-library/publications/2014/8/improvement-of-the-status-of-women-in-the-un-system-2014. Accessed 13 Apr. 2019.</w:t>
      </w:r>
    </w:p>
    <w:p w:rsidR="00575F86" w:rsidRPr="00575F86" w:rsidRDefault="00C63DE5" w:rsidP="00575F86">
      <w:pPr>
        <w:pStyle w:val="Bibliography"/>
        <w:rPr>
          <w:rFonts w:ascii="Times New Roman" w:hAnsi="Times New Roman" w:cs="Times New Roman"/>
          <w:sz w:val="24"/>
        </w:rPr>
      </w:pPr>
      <w:r w:rsidRPr="00575F86">
        <w:rPr>
          <w:rFonts w:ascii="Times New Roman" w:hAnsi="Times New Roman" w:cs="Times New Roman"/>
          <w:sz w:val="24"/>
        </w:rPr>
        <w:t xml:space="preserve">Shapiro, Eve. “Drag Kinging and the Transformation of Gender Identities.” </w:t>
      </w:r>
      <w:r w:rsidRPr="00575F86">
        <w:rPr>
          <w:rFonts w:ascii="Times New Roman" w:hAnsi="Times New Roman" w:cs="Times New Roman"/>
          <w:i/>
          <w:iCs/>
          <w:sz w:val="24"/>
        </w:rPr>
        <w:t>Gender and Society</w:t>
      </w:r>
      <w:r w:rsidRPr="00575F86">
        <w:rPr>
          <w:rFonts w:ascii="Times New Roman" w:hAnsi="Times New Roman" w:cs="Times New Roman"/>
          <w:sz w:val="24"/>
        </w:rPr>
        <w:t>, vol. 21, no. 2, 2007, pp. 250–71. JSTOR.</w:t>
      </w:r>
    </w:p>
    <w:p w:rsidR="00575F86" w:rsidRPr="00575F86" w:rsidRDefault="00C63DE5" w:rsidP="00575F86">
      <w:pPr>
        <w:pStyle w:val="Bibliography"/>
        <w:rPr>
          <w:rFonts w:ascii="Times New Roman" w:hAnsi="Times New Roman" w:cs="Times New Roman"/>
          <w:sz w:val="24"/>
        </w:rPr>
      </w:pPr>
      <w:r w:rsidRPr="00575F86">
        <w:rPr>
          <w:rFonts w:ascii="Times New Roman" w:hAnsi="Times New Roman" w:cs="Times New Roman"/>
          <w:i/>
          <w:iCs/>
          <w:sz w:val="24"/>
        </w:rPr>
        <w:t>Women’s Empowerment</w:t>
      </w:r>
      <w:r w:rsidRPr="00575F86">
        <w:rPr>
          <w:rFonts w:ascii="Times New Roman" w:hAnsi="Times New Roman" w:cs="Times New Roman"/>
          <w:sz w:val="24"/>
        </w:rPr>
        <w:t>. /. Accessed 13 Apr. 2019.</w:t>
      </w:r>
    </w:p>
    <w:p w:rsidR="00575F86" w:rsidRPr="00575F86" w:rsidRDefault="00C63DE5" w:rsidP="00575F86">
      <w:pPr>
        <w:pStyle w:val="Bibliography"/>
        <w:rPr>
          <w:rFonts w:ascii="Times New Roman" w:hAnsi="Times New Roman" w:cs="Times New Roman"/>
          <w:sz w:val="24"/>
        </w:rPr>
      </w:pPr>
      <w:r w:rsidRPr="00575F86">
        <w:rPr>
          <w:rFonts w:ascii="Times New Roman" w:hAnsi="Times New Roman" w:cs="Times New Roman"/>
          <w:i/>
          <w:iCs/>
          <w:sz w:val="24"/>
        </w:rPr>
        <w:t>Women’s Political Empowerment and Leadership | UN Women NC Aotearoa New Zealand</w:t>
      </w:r>
      <w:r w:rsidRPr="00575F86">
        <w:rPr>
          <w:rFonts w:ascii="Times New Roman" w:hAnsi="Times New Roman" w:cs="Times New Roman"/>
          <w:sz w:val="24"/>
        </w:rPr>
        <w:t>. https://unwomen.org.nz/womens-political-empowerment-and-leadership. Accessed 13 Apr. 2019.</w:t>
      </w:r>
    </w:p>
    <w:p w:rsidR="004B59D5" w:rsidRPr="00A8393A" w:rsidRDefault="00C63DE5"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1950" w:rsidRDefault="00B61950">
      <w:pPr>
        <w:spacing w:after="0" w:line="240" w:lineRule="auto"/>
      </w:pPr>
      <w:r>
        <w:separator/>
      </w:r>
    </w:p>
  </w:endnote>
  <w:endnote w:type="continuationSeparator" w:id="0">
    <w:p w:rsidR="00B61950" w:rsidRDefault="00B61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1950" w:rsidRDefault="00B61950">
      <w:pPr>
        <w:spacing w:after="0" w:line="240" w:lineRule="auto"/>
      </w:pPr>
      <w:r>
        <w:separator/>
      </w:r>
    </w:p>
  </w:footnote>
  <w:footnote w:type="continuationSeparator" w:id="0">
    <w:p w:rsidR="00B61950" w:rsidRDefault="00B619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FB05F3" w:rsidRPr="00A8393A" w:rsidRDefault="00C63DE5"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Pr>
            <w:rFonts w:ascii="Times New Roman" w:hAnsi="Times New Roman" w:cs="Times New Roman"/>
            <w:sz w:val="24"/>
            <w:szCs w:val="24"/>
          </w:rPr>
          <w:fldChar w:fldCharType="separate"/>
        </w:r>
        <w:r w:rsidR="00172713">
          <w:rPr>
            <w:rFonts w:ascii="Times New Roman" w:hAnsi="Times New Roman" w:cs="Times New Roman"/>
            <w:noProof/>
            <w:sz w:val="24"/>
            <w:szCs w:val="24"/>
          </w:rPr>
          <w:t>1</w:t>
        </w:r>
        <w:r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0A7E"/>
    <w:rsid w:val="00000F4A"/>
    <w:rsid w:val="000027AE"/>
    <w:rsid w:val="00004668"/>
    <w:rsid w:val="000174A5"/>
    <w:rsid w:val="0002111F"/>
    <w:rsid w:val="00023FC6"/>
    <w:rsid w:val="00024683"/>
    <w:rsid w:val="000255EA"/>
    <w:rsid w:val="0002749C"/>
    <w:rsid w:val="00037EB8"/>
    <w:rsid w:val="0004160A"/>
    <w:rsid w:val="00047A60"/>
    <w:rsid w:val="00050B5C"/>
    <w:rsid w:val="0006067B"/>
    <w:rsid w:val="00061DBE"/>
    <w:rsid w:val="00062743"/>
    <w:rsid w:val="00062D1E"/>
    <w:rsid w:val="00064F12"/>
    <w:rsid w:val="00065BA2"/>
    <w:rsid w:val="000733F3"/>
    <w:rsid w:val="00080A80"/>
    <w:rsid w:val="00083D73"/>
    <w:rsid w:val="00085A07"/>
    <w:rsid w:val="00087842"/>
    <w:rsid w:val="0009353F"/>
    <w:rsid w:val="000947EB"/>
    <w:rsid w:val="00094F6B"/>
    <w:rsid w:val="000966B0"/>
    <w:rsid w:val="00097E29"/>
    <w:rsid w:val="000A02DB"/>
    <w:rsid w:val="000A098F"/>
    <w:rsid w:val="000A187E"/>
    <w:rsid w:val="000A1BA6"/>
    <w:rsid w:val="000A2BE5"/>
    <w:rsid w:val="000B08C0"/>
    <w:rsid w:val="000B4AD0"/>
    <w:rsid w:val="000B7FB2"/>
    <w:rsid w:val="000C1ECD"/>
    <w:rsid w:val="000D024F"/>
    <w:rsid w:val="000D210A"/>
    <w:rsid w:val="000D5823"/>
    <w:rsid w:val="000E132D"/>
    <w:rsid w:val="000E4A76"/>
    <w:rsid w:val="000E624C"/>
    <w:rsid w:val="000E689B"/>
    <w:rsid w:val="000F0E1F"/>
    <w:rsid w:val="000F0F0F"/>
    <w:rsid w:val="000F2005"/>
    <w:rsid w:val="000F4F39"/>
    <w:rsid w:val="000F6240"/>
    <w:rsid w:val="000F6727"/>
    <w:rsid w:val="00104D26"/>
    <w:rsid w:val="001143FF"/>
    <w:rsid w:val="00114D7A"/>
    <w:rsid w:val="00137F1E"/>
    <w:rsid w:val="00144D43"/>
    <w:rsid w:val="00146150"/>
    <w:rsid w:val="0015017A"/>
    <w:rsid w:val="0015346C"/>
    <w:rsid w:val="0015585F"/>
    <w:rsid w:val="00162F08"/>
    <w:rsid w:val="001645F9"/>
    <w:rsid w:val="00164F59"/>
    <w:rsid w:val="0016766D"/>
    <w:rsid w:val="00167DD9"/>
    <w:rsid w:val="00172713"/>
    <w:rsid w:val="00177EC1"/>
    <w:rsid w:val="00182B52"/>
    <w:rsid w:val="001855E7"/>
    <w:rsid w:val="00186897"/>
    <w:rsid w:val="00192B46"/>
    <w:rsid w:val="00192DE8"/>
    <w:rsid w:val="00193060"/>
    <w:rsid w:val="0019376A"/>
    <w:rsid w:val="00196521"/>
    <w:rsid w:val="001A1D28"/>
    <w:rsid w:val="001A3700"/>
    <w:rsid w:val="001B0B37"/>
    <w:rsid w:val="001B1290"/>
    <w:rsid w:val="001B7C87"/>
    <w:rsid w:val="001C148E"/>
    <w:rsid w:val="001C23B1"/>
    <w:rsid w:val="001C2E6F"/>
    <w:rsid w:val="001C3D56"/>
    <w:rsid w:val="001D0ECA"/>
    <w:rsid w:val="001D52A2"/>
    <w:rsid w:val="001D75DC"/>
    <w:rsid w:val="001E03B7"/>
    <w:rsid w:val="001E3EE4"/>
    <w:rsid w:val="001E463E"/>
    <w:rsid w:val="001F2203"/>
    <w:rsid w:val="001F576B"/>
    <w:rsid w:val="00200725"/>
    <w:rsid w:val="00203EA2"/>
    <w:rsid w:val="0020447D"/>
    <w:rsid w:val="00207C67"/>
    <w:rsid w:val="00207D96"/>
    <w:rsid w:val="002128DC"/>
    <w:rsid w:val="0021756D"/>
    <w:rsid w:val="00220C7D"/>
    <w:rsid w:val="00220D06"/>
    <w:rsid w:val="00222D88"/>
    <w:rsid w:val="002315DB"/>
    <w:rsid w:val="00232245"/>
    <w:rsid w:val="002324B1"/>
    <w:rsid w:val="0023333D"/>
    <w:rsid w:val="0025219D"/>
    <w:rsid w:val="00253806"/>
    <w:rsid w:val="0025737E"/>
    <w:rsid w:val="00265049"/>
    <w:rsid w:val="002709C8"/>
    <w:rsid w:val="0027162B"/>
    <w:rsid w:val="00271DF6"/>
    <w:rsid w:val="002739D7"/>
    <w:rsid w:val="002740FD"/>
    <w:rsid w:val="00275A52"/>
    <w:rsid w:val="0028255F"/>
    <w:rsid w:val="00287C80"/>
    <w:rsid w:val="00292521"/>
    <w:rsid w:val="00292D1D"/>
    <w:rsid w:val="002938C4"/>
    <w:rsid w:val="002973C8"/>
    <w:rsid w:val="002A1F54"/>
    <w:rsid w:val="002A3961"/>
    <w:rsid w:val="002A6446"/>
    <w:rsid w:val="002C0C86"/>
    <w:rsid w:val="002C3267"/>
    <w:rsid w:val="002C7117"/>
    <w:rsid w:val="002C7437"/>
    <w:rsid w:val="002D00F2"/>
    <w:rsid w:val="002D58FA"/>
    <w:rsid w:val="002D65CE"/>
    <w:rsid w:val="002E1D37"/>
    <w:rsid w:val="002E56B0"/>
    <w:rsid w:val="002E6C2F"/>
    <w:rsid w:val="002F61E9"/>
    <w:rsid w:val="00301872"/>
    <w:rsid w:val="00302A3B"/>
    <w:rsid w:val="00304E29"/>
    <w:rsid w:val="00312366"/>
    <w:rsid w:val="003132C7"/>
    <w:rsid w:val="00322957"/>
    <w:rsid w:val="003253C5"/>
    <w:rsid w:val="003323C9"/>
    <w:rsid w:val="00334B90"/>
    <w:rsid w:val="003356F1"/>
    <w:rsid w:val="00340920"/>
    <w:rsid w:val="003419FD"/>
    <w:rsid w:val="00346EFE"/>
    <w:rsid w:val="00347107"/>
    <w:rsid w:val="003558B5"/>
    <w:rsid w:val="0036543D"/>
    <w:rsid w:val="003669CE"/>
    <w:rsid w:val="00366DAE"/>
    <w:rsid w:val="0037453C"/>
    <w:rsid w:val="0038133E"/>
    <w:rsid w:val="00383C3E"/>
    <w:rsid w:val="003850BB"/>
    <w:rsid w:val="003903DE"/>
    <w:rsid w:val="00391BC2"/>
    <w:rsid w:val="00394F8D"/>
    <w:rsid w:val="00397079"/>
    <w:rsid w:val="00397EF8"/>
    <w:rsid w:val="003A254E"/>
    <w:rsid w:val="003A2EA4"/>
    <w:rsid w:val="003A32AF"/>
    <w:rsid w:val="003B2CAF"/>
    <w:rsid w:val="003B7F17"/>
    <w:rsid w:val="003C0438"/>
    <w:rsid w:val="003C23E8"/>
    <w:rsid w:val="003D0E6F"/>
    <w:rsid w:val="003D22E0"/>
    <w:rsid w:val="003D2B4C"/>
    <w:rsid w:val="003D2E27"/>
    <w:rsid w:val="003D406F"/>
    <w:rsid w:val="003D6E5B"/>
    <w:rsid w:val="003E2527"/>
    <w:rsid w:val="003E2A33"/>
    <w:rsid w:val="003E2E08"/>
    <w:rsid w:val="003E550C"/>
    <w:rsid w:val="003F0543"/>
    <w:rsid w:val="003F1632"/>
    <w:rsid w:val="003F41B9"/>
    <w:rsid w:val="00400416"/>
    <w:rsid w:val="00402BDF"/>
    <w:rsid w:val="004065A7"/>
    <w:rsid w:val="00406C2D"/>
    <w:rsid w:val="00407154"/>
    <w:rsid w:val="00412AFB"/>
    <w:rsid w:val="00416FC8"/>
    <w:rsid w:val="004319F9"/>
    <w:rsid w:val="004341C7"/>
    <w:rsid w:val="004361C4"/>
    <w:rsid w:val="004364CD"/>
    <w:rsid w:val="0044120B"/>
    <w:rsid w:val="00442CED"/>
    <w:rsid w:val="004445F4"/>
    <w:rsid w:val="004469EA"/>
    <w:rsid w:val="0045043C"/>
    <w:rsid w:val="00452078"/>
    <w:rsid w:val="00452EA1"/>
    <w:rsid w:val="00454E4D"/>
    <w:rsid w:val="0046122C"/>
    <w:rsid w:val="00462EAF"/>
    <w:rsid w:val="0046548E"/>
    <w:rsid w:val="004676E0"/>
    <w:rsid w:val="00473ED4"/>
    <w:rsid w:val="00480EBF"/>
    <w:rsid w:val="00484416"/>
    <w:rsid w:val="00487F8D"/>
    <w:rsid w:val="004A07D9"/>
    <w:rsid w:val="004A0ED4"/>
    <w:rsid w:val="004A38EA"/>
    <w:rsid w:val="004A4BA9"/>
    <w:rsid w:val="004A715A"/>
    <w:rsid w:val="004A7E49"/>
    <w:rsid w:val="004B0D8C"/>
    <w:rsid w:val="004B54E2"/>
    <w:rsid w:val="004B59D5"/>
    <w:rsid w:val="004B779C"/>
    <w:rsid w:val="004C1779"/>
    <w:rsid w:val="004C3464"/>
    <w:rsid w:val="004C4B32"/>
    <w:rsid w:val="004D2D02"/>
    <w:rsid w:val="004D78B7"/>
    <w:rsid w:val="004E0610"/>
    <w:rsid w:val="004E189E"/>
    <w:rsid w:val="004E20C1"/>
    <w:rsid w:val="004F3B49"/>
    <w:rsid w:val="004F3D99"/>
    <w:rsid w:val="004F4477"/>
    <w:rsid w:val="004F7D6E"/>
    <w:rsid w:val="00503053"/>
    <w:rsid w:val="00507405"/>
    <w:rsid w:val="00507DCC"/>
    <w:rsid w:val="00512389"/>
    <w:rsid w:val="00516764"/>
    <w:rsid w:val="005173D2"/>
    <w:rsid w:val="00517559"/>
    <w:rsid w:val="005231E7"/>
    <w:rsid w:val="005232CD"/>
    <w:rsid w:val="00524C15"/>
    <w:rsid w:val="00525BEF"/>
    <w:rsid w:val="0053263C"/>
    <w:rsid w:val="00533B72"/>
    <w:rsid w:val="00546A65"/>
    <w:rsid w:val="0055093D"/>
    <w:rsid w:val="005521BF"/>
    <w:rsid w:val="0055227A"/>
    <w:rsid w:val="00566921"/>
    <w:rsid w:val="005676BE"/>
    <w:rsid w:val="005701F5"/>
    <w:rsid w:val="00575F86"/>
    <w:rsid w:val="00580665"/>
    <w:rsid w:val="00582B9B"/>
    <w:rsid w:val="00584758"/>
    <w:rsid w:val="00592CCE"/>
    <w:rsid w:val="0059615E"/>
    <w:rsid w:val="005A237C"/>
    <w:rsid w:val="005A75E6"/>
    <w:rsid w:val="005B1AFF"/>
    <w:rsid w:val="005B33A1"/>
    <w:rsid w:val="005B3C59"/>
    <w:rsid w:val="005C4B1F"/>
    <w:rsid w:val="005D1D0D"/>
    <w:rsid w:val="005D1FD2"/>
    <w:rsid w:val="005D3693"/>
    <w:rsid w:val="005D4575"/>
    <w:rsid w:val="005D4596"/>
    <w:rsid w:val="005E3031"/>
    <w:rsid w:val="005F02F8"/>
    <w:rsid w:val="005F51CB"/>
    <w:rsid w:val="005F6CD9"/>
    <w:rsid w:val="005F75E9"/>
    <w:rsid w:val="0060056F"/>
    <w:rsid w:val="006037CB"/>
    <w:rsid w:val="006062AB"/>
    <w:rsid w:val="00615B47"/>
    <w:rsid w:val="00617CDF"/>
    <w:rsid w:val="006221CE"/>
    <w:rsid w:val="00624516"/>
    <w:rsid w:val="0062686B"/>
    <w:rsid w:val="00626D24"/>
    <w:rsid w:val="00626EE0"/>
    <w:rsid w:val="00640C4D"/>
    <w:rsid w:val="0064174A"/>
    <w:rsid w:val="00643CBB"/>
    <w:rsid w:val="006545B4"/>
    <w:rsid w:val="00660C5B"/>
    <w:rsid w:val="00672783"/>
    <w:rsid w:val="00681694"/>
    <w:rsid w:val="00683B85"/>
    <w:rsid w:val="0068428E"/>
    <w:rsid w:val="00684B41"/>
    <w:rsid w:val="00687DA3"/>
    <w:rsid w:val="00693D9F"/>
    <w:rsid w:val="006954C5"/>
    <w:rsid w:val="006958E1"/>
    <w:rsid w:val="006A296A"/>
    <w:rsid w:val="006A5D25"/>
    <w:rsid w:val="006B2170"/>
    <w:rsid w:val="006B2431"/>
    <w:rsid w:val="006B64EB"/>
    <w:rsid w:val="006B6B6F"/>
    <w:rsid w:val="006C400C"/>
    <w:rsid w:val="006C505A"/>
    <w:rsid w:val="006D3DF5"/>
    <w:rsid w:val="006D6792"/>
    <w:rsid w:val="006E0E51"/>
    <w:rsid w:val="006E59D3"/>
    <w:rsid w:val="006E6AAB"/>
    <w:rsid w:val="006E7172"/>
    <w:rsid w:val="006F0550"/>
    <w:rsid w:val="006F352D"/>
    <w:rsid w:val="006F35C0"/>
    <w:rsid w:val="006F3A4E"/>
    <w:rsid w:val="006F3DA9"/>
    <w:rsid w:val="006F48FE"/>
    <w:rsid w:val="007040D3"/>
    <w:rsid w:val="00704A56"/>
    <w:rsid w:val="00706D3D"/>
    <w:rsid w:val="00710E10"/>
    <w:rsid w:val="00711B3B"/>
    <w:rsid w:val="00712A16"/>
    <w:rsid w:val="007203FA"/>
    <w:rsid w:val="007418F4"/>
    <w:rsid w:val="007445CA"/>
    <w:rsid w:val="00763C4F"/>
    <w:rsid w:val="00764194"/>
    <w:rsid w:val="00764567"/>
    <w:rsid w:val="00764EB4"/>
    <w:rsid w:val="0076615B"/>
    <w:rsid w:val="007668DD"/>
    <w:rsid w:val="007712E7"/>
    <w:rsid w:val="00775479"/>
    <w:rsid w:val="00775832"/>
    <w:rsid w:val="00775B86"/>
    <w:rsid w:val="00785EB7"/>
    <w:rsid w:val="00793D52"/>
    <w:rsid w:val="007979D2"/>
    <w:rsid w:val="007A02D7"/>
    <w:rsid w:val="007A261F"/>
    <w:rsid w:val="007B0552"/>
    <w:rsid w:val="007B26B7"/>
    <w:rsid w:val="007B3763"/>
    <w:rsid w:val="007B6196"/>
    <w:rsid w:val="007B6B03"/>
    <w:rsid w:val="007C012B"/>
    <w:rsid w:val="007D1958"/>
    <w:rsid w:val="007E530C"/>
    <w:rsid w:val="007E63FC"/>
    <w:rsid w:val="007F5B56"/>
    <w:rsid w:val="0080457D"/>
    <w:rsid w:val="00805F7D"/>
    <w:rsid w:val="0080690A"/>
    <w:rsid w:val="00810272"/>
    <w:rsid w:val="00813DFC"/>
    <w:rsid w:val="00823110"/>
    <w:rsid w:val="008243C5"/>
    <w:rsid w:val="008258F1"/>
    <w:rsid w:val="008344D2"/>
    <w:rsid w:val="008408F9"/>
    <w:rsid w:val="008516DD"/>
    <w:rsid w:val="00854B7A"/>
    <w:rsid w:val="00854E13"/>
    <w:rsid w:val="00855CFD"/>
    <w:rsid w:val="00860030"/>
    <w:rsid w:val="00864A56"/>
    <w:rsid w:val="00864D75"/>
    <w:rsid w:val="008661CA"/>
    <w:rsid w:val="00866C29"/>
    <w:rsid w:val="00866E18"/>
    <w:rsid w:val="00871097"/>
    <w:rsid w:val="00872E91"/>
    <w:rsid w:val="00874115"/>
    <w:rsid w:val="00884808"/>
    <w:rsid w:val="00890B01"/>
    <w:rsid w:val="0089160C"/>
    <w:rsid w:val="00894E34"/>
    <w:rsid w:val="00895677"/>
    <w:rsid w:val="008A1C4B"/>
    <w:rsid w:val="008A20D8"/>
    <w:rsid w:val="008A2EC4"/>
    <w:rsid w:val="008A4C60"/>
    <w:rsid w:val="008A4CFF"/>
    <w:rsid w:val="008A5768"/>
    <w:rsid w:val="008A5EAE"/>
    <w:rsid w:val="008A6B25"/>
    <w:rsid w:val="008A7575"/>
    <w:rsid w:val="008B005A"/>
    <w:rsid w:val="008B1848"/>
    <w:rsid w:val="008C07F0"/>
    <w:rsid w:val="008C296C"/>
    <w:rsid w:val="008C5883"/>
    <w:rsid w:val="008C6B98"/>
    <w:rsid w:val="008D21F3"/>
    <w:rsid w:val="008D57EA"/>
    <w:rsid w:val="008E2C0C"/>
    <w:rsid w:val="008E374C"/>
    <w:rsid w:val="008F1967"/>
    <w:rsid w:val="008F3602"/>
    <w:rsid w:val="008F44E8"/>
    <w:rsid w:val="008F58C3"/>
    <w:rsid w:val="008F5D90"/>
    <w:rsid w:val="0090758D"/>
    <w:rsid w:val="00912F91"/>
    <w:rsid w:val="009133CB"/>
    <w:rsid w:val="00914085"/>
    <w:rsid w:val="00916858"/>
    <w:rsid w:val="00917671"/>
    <w:rsid w:val="00921D4C"/>
    <w:rsid w:val="00922081"/>
    <w:rsid w:val="00922A95"/>
    <w:rsid w:val="009257FA"/>
    <w:rsid w:val="0092619D"/>
    <w:rsid w:val="00927486"/>
    <w:rsid w:val="00934338"/>
    <w:rsid w:val="0094172B"/>
    <w:rsid w:val="00947B8A"/>
    <w:rsid w:val="009535E2"/>
    <w:rsid w:val="0095492E"/>
    <w:rsid w:val="009560B9"/>
    <w:rsid w:val="00956355"/>
    <w:rsid w:val="00960C50"/>
    <w:rsid w:val="00960DD2"/>
    <w:rsid w:val="00975CE3"/>
    <w:rsid w:val="00977DDE"/>
    <w:rsid w:val="00985A4A"/>
    <w:rsid w:val="00986761"/>
    <w:rsid w:val="0098723D"/>
    <w:rsid w:val="0099401B"/>
    <w:rsid w:val="009A1AE9"/>
    <w:rsid w:val="009A2F6B"/>
    <w:rsid w:val="009A572B"/>
    <w:rsid w:val="009B3F91"/>
    <w:rsid w:val="009B5EE9"/>
    <w:rsid w:val="009B7B01"/>
    <w:rsid w:val="009C1A73"/>
    <w:rsid w:val="009D48FE"/>
    <w:rsid w:val="009F06A8"/>
    <w:rsid w:val="009F2D80"/>
    <w:rsid w:val="009F2E52"/>
    <w:rsid w:val="009F4FC1"/>
    <w:rsid w:val="009F5422"/>
    <w:rsid w:val="009F5F2E"/>
    <w:rsid w:val="00A00122"/>
    <w:rsid w:val="00A01185"/>
    <w:rsid w:val="00A0683C"/>
    <w:rsid w:val="00A144E6"/>
    <w:rsid w:val="00A17914"/>
    <w:rsid w:val="00A20A0A"/>
    <w:rsid w:val="00A242E5"/>
    <w:rsid w:val="00A31342"/>
    <w:rsid w:val="00A31ACB"/>
    <w:rsid w:val="00A35B56"/>
    <w:rsid w:val="00A36D2F"/>
    <w:rsid w:val="00A41898"/>
    <w:rsid w:val="00A43CCA"/>
    <w:rsid w:val="00A5191D"/>
    <w:rsid w:val="00A56D9A"/>
    <w:rsid w:val="00A608AB"/>
    <w:rsid w:val="00A70A14"/>
    <w:rsid w:val="00A717F3"/>
    <w:rsid w:val="00A736A1"/>
    <w:rsid w:val="00A75FA5"/>
    <w:rsid w:val="00A8110A"/>
    <w:rsid w:val="00A81609"/>
    <w:rsid w:val="00A8393A"/>
    <w:rsid w:val="00A83A8C"/>
    <w:rsid w:val="00A84F28"/>
    <w:rsid w:val="00A8735B"/>
    <w:rsid w:val="00A97B79"/>
    <w:rsid w:val="00AA3ED3"/>
    <w:rsid w:val="00AA7850"/>
    <w:rsid w:val="00AB4791"/>
    <w:rsid w:val="00AB6913"/>
    <w:rsid w:val="00AB7282"/>
    <w:rsid w:val="00AC0276"/>
    <w:rsid w:val="00AC493E"/>
    <w:rsid w:val="00AD775B"/>
    <w:rsid w:val="00AD7E9A"/>
    <w:rsid w:val="00AE0F50"/>
    <w:rsid w:val="00AF7FDA"/>
    <w:rsid w:val="00B017D9"/>
    <w:rsid w:val="00B05BA7"/>
    <w:rsid w:val="00B14077"/>
    <w:rsid w:val="00B157FB"/>
    <w:rsid w:val="00B3005B"/>
    <w:rsid w:val="00B3012A"/>
    <w:rsid w:val="00B321C9"/>
    <w:rsid w:val="00B3645F"/>
    <w:rsid w:val="00B37110"/>
    <w:rsid w:val="00B37643"/>
    <w:rsid w:val="00B40FBC"/>
    <w:rsid w:val="00B411CD"/>
    <w:rsid w:val="00B46212"/>
    <w:rsid w:val="00B472C7"/>
    <w:rsid w:val="00B54C32"/>
    <w:rsid w:val="00B56835"/>
    <w:rsid w:val="00B61950"/>
    <w:rsid w:val="00B61E06"/>
    <w:rsid w:val="00B64D87"/>
    <w:rsid w:val="00B662FA"/>
    <w:rsid w:val="00B67BBE"/>
    <w:rsid w:val="00B7460E"/>
    <w:rsid w:val="00B85786"/>
    <w:rsid w:val="00BA01FB"/>
    <w:rsid w:val="00BA5386"/>
    <w:rsid w:val="00BA78C5"/>
    <w:rsid w:val="00BB009F"/>
    <w:rsid w:val="00BB246C"/>
    <w:rsid w:val="00BB326A"/>
    <w:rsid w:val="00BC4251"/>
    <w:rsid w:val="00BC4E67"/>
    <w:rsid w:val="00BD2C2D"/>
    <w:rsid w:val="00BD62B2"/>
    <w:rsid w:val="00BE1CB9"/>
    <w:rsid w:val="00BE34DA"/>
    <w:rsid w:val="00BF0583"/>
    <w:rsid w:val="00BF3BB0"/>
    <w:rsid w:val="00BF5B92"/>
    <w:rsid w:val="00BF5DF0"/>
    <w:rsid w:val="00C044E1"/>
    <w:rsid w:val="00C05EA3"/>
    <w:rsid w:val="00C10737"/>
    <w:rsid w:val="00C158F4"/>
    <w:rsid w:val="00C165AD"/>
    <w:rsid w:val="00C208B2"/>
    <w:rsid w:val="00C21FEF"/>
    <w:rsid w:val="00C24294"/>
    <w:rsid w:val="00C24605"/>
    <w:rsid w:val="00C327ED"/>
    <w:rsid w:val="00C33769"/>
    <w:rsid w:val="00C4476D"/>
    <w:rsid w:val="00C4792A"/>
    <w:rsid w:val="00C6242D"/>
    <w:rsid w:val="00C63DE5"/>
    <w:rsid w:val="00C6776A"/>
    <w:rsid w:val="00C715DC"/>
    <w:rsid w:val="00C736FE"/>
    <w:rsid w:val="00C75807"/>
    <w:rsid w:val="00C758C7"/>
    <w:rsid w:val="00C854E0"/>
    <w:rsid w:val="00C87EF3"/>
    <w:rsid w:val="00C919CC"/>
    <w:rsid w:val="00C9459A"/>
    <w:rsid w:val="00CA48AF"/>
    <w:rsid w:val="00CA6D37"/>
    <w:rsid w:val="00CB0F15"/>
    <w:rsid w:val="00CB2F72"/>
    <w:rsid w:val="00CB48F3"/>
    <w:rsid w:val="00CB6407"/>
    <w:rsid w:val="00CB7448"/>
    <w:rsid w:val="00CB7E59"/>
    <w:rsid w:val="00CC2AE8"/>
    <w:rsid w:val="00CC39EC"/>
    <w:rsid w:val="00CC6240"/>
    <w:rsid w:val="00CC7637"/>
    <w:rsid w:val="00CC7F70"/>
    <w:rsid w:val="00CD3396"/>
    <w:rsid w:val="00CD634E"/>
    <w:rsid w:val="00CD68F9"/>
    <w:rsid w:val="00CE0626"/>
    <w:rsid w:val="00CE0B26"/>
    <w:rsid w:val="00CE40AC"/>
    <w:rsid w:val="00CF2229"/>
    <w:rsid w:val="00CF2A5D"/>
    <w:rsid w:val="00CF3DFA"/>
    <w:rsid w:val="00CF4C17"/>
    <w:rsid w:val="00CF7E9D"/>
    <w:rsid w:val="00D01F8D"/>
    <w:rsid w:val="00D045C9"/>
    <w:rsid w:val="00D10E9B"/>
    <w:rsid w:val="00D12154"/>
    <w:rsid w:val="00D14877"/>
    <w:rsid w:val="00D14E94"/>
    <w:rsid w:val="00D16C54"/>
    <w:rsid w:val="00D21B97"/>
    <w:rsid w:val="00D31BED"/>
    <w:rsid w:val="00D32525"/>
    <w:rsid w:val="00D3343C"/>
    <w:rsid w:val="00D34E08"/>
    <w:rsid w:val="00D36C82"/>
    <w:rsid w:val="00D4304E"/>
    <w:rsid w:val="00D4345B"/>
    <w:rsid w:val="00D438B8"/>
    <w:rsid w:val="00D459F7"/>
    <w:rsid w:val="00D51BC8"/>
    <w:rsid w:val="00D63A4F"/>
    <w:rsid w:val="00D6555E"/>
    <w:rsid w:val="00D67707"/>
    <w:rsid w:val="00D803B5"/>
    <w:rsid w:val="00D8387B"/>
    <w:rsid w:val="00D84B40"/>
    <w:rsid w:val="00D8614C"/>
    <w:rsid w:val="00DA1DC5"/>
    <w:rsid w:val="00DA4648"/>
    <w:rsid w:val="00DB2A2A"/>
    <w:rsid w:val="00DB3934"/>
    <w:rsid w:val="00DB6E19"/>
    <w:rsid w:val="00DC06F6"/>
    <w:rsid w:val="00DC63E9"/>
    <w:rsid w:val="00DD0F67"/>
    <w:rsid w:val="00DD17D7"/>
    <w:rsid w:val="00DD2487"/>
    <w:rsid w:val="00DD4BBA"/>
    <w:rsid w:val="00DD6587"/>
    <w:rsid w:val="00DE48E4"/>
    <w:rsid w:val="00DE5186"/>
    <w:rsid w:val="00DE75E2"/>
    <w:rsid w:val="00DE7D99"/>
    <w:rsid w:val="00DF50DF"/>
    <w:rsid w:val="00DF6242"/>
    <w:rsid w:val="00E01642"/>
    <w:rsid w:val="00E0530C"/>
    <w:rsid w:val="00E16420"/>
    <w:rsid w:val="00E21144"/>
    <w:rsid w:val="00E2271E"/>
    <w:rsid w:val="00E23CB1"/>
    <w:rsid w:val="00E30785"/>
    <w:rsid w:val="00E32803"/>
    <w:rsid w:val="00E41606"/>
    <w:rsid w:val="00E45FA0"/>
    <w:rsid w:val="00E47EE5"/>
    <w:rsid w:val="00E54E89"/>
    <w:rsid w:val="00E63B69"/>
    <w:rsid w:val="00E67638"/>
    <w:rsid w:val="00E70C51"/>
    <w:rsid w:val="00E732AD"/>
    <w:rsid w:val="00E75CB0"/>
    <w:rsid w:val="00E76F03"/>
    <w:rsid w:val="00E82E7B"/>
    <w:rsid w:val="00E832FB"/>
    <w:rsid w:val="00E84C58"/>
    <w:rsid w:val="00E87658"/>
    <w:rsid w:val="00E90B09"/>
    <w:rsid w:val="00E97355"/>
    <w:rsid w:val="00EB2204"/>
    <w:rsid w:val="00EB4165"/>
    <w:rsid w:val="00EB4827"/>
    <w:rsid w:val="00EB6FCC"/>
    <w:rsid w:val="00EB7C6B"/>
    <w:rsid w:val="00EB7F5C"/>
    <w:rsid w:val="00EC0F91"/>
    <w:rsid w:val="00EC6345"/>
    <w:rsid w:val="00EC693C"/>
    <w:rsid w:val="00EC707A"/>
    <w:rsid w:val="00EC76B7"/>
    <w:rsid w:val="00EC7EDD"/>
    <w:rsid w:val="00ED0B21"/>
    <w:rsid w:val="00ED0B4C"/>
    <w:rsid w:val="00ED5F7F"/>
    <w:rsid w:val="00ED7B2F"/>
    <w:rsid w:val="00EE1028"/>
    <w:rsid w:val="00EE3DEA"/>
    <w:rsid w:val="00EE522E"/>
    <w:rsid w:val="00EE6D07"/>
    <w:rsid w:val="00EF073C"/>
    <w:rsid w:val="00EF408E"/>
    <w:rsid w:val="00EF5432"/>
    <w:rsid w:val="00F0442A"/>
    <w:rsid w:val="00F046C5"/>
    <w:rsid w:val="00F073B9"/>
    <w:rsid w:val="00F1080B"/>
    <w:rsid w:val="00F11EE2"/>
    <w:rsid w:val="00F13E36"/>
    <w:rsid w:val="00F20CCD"/>
    <w:rsid w:val="00F20F93"/>
    <w:rsid w:val="00F30F01"/>
    <w:rsid w:val="00F3160A"/>
    <w:rsid w:val="00F34AB9"/>
    <w:rsid w:val="00F36539"/>
    <w:rsid w:val="00F40901"/>
    <w:rsid w:val="00F420D7"/>
    <w:rsid w:val="00F53847"/>
    <w:rsid w:val="00F56C38"/>
    <w:rsid w:val="00F56DF4"/>
    <w:rsid w:val="00F60AC6"/>
    <w:rsid w:val="00F62BA7"/>
    <w:rsid w:val="00F65B22"/>
    <w:rsid w:val="00F65E98"/>
    <w:rsid w:val="00F76A21"/>
    <w:rsid w:val="00F80542"/>
    <w:rsid w:val="00F81A7A"/>
    <w:rsid w:val="00F83224"/>
    <w:rsid w:val="00F970B0"/>
    <w:rsid w:val="00FA5022"/>
    <w:rsid w:val="00FA759D"/>
    <w:rsid w:val="00FB01D2"/>
    <w:rsid w:val="00FB02BF"/>
    <w:rsid w:val="00FB05F3"/>
    <w:rsid w:val="00FB4719"/>
    <w:rsid w:val="00FC1107"/>
    <w:rsid w:val="00FD4D33"/>
    <w:rsid w:val="00FE4BCC"/>
    <w:rsid w:val="00FE53DF"/>
    <w:rsid w:val="00FF089C"/>
    <w:rsid w:val="00FF5BED"/>
    <w:rsid w:val="00FF6E5F"/>
    <w:rsid w:val="00FF7F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575F86"/>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575F8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6</TotalTime>
  <Pages>7</Pages>
  <Words>3110</Words>
  <Characters>1773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657</cp:revision>
  <dcterms:created xsi:type="dcterms:W3CDTF">2019-04-13T06:01:00Z</dcterms:created>
  <dcterms:modified xsi:type="dcterms:W3CDTF">2019-04-13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OzKG2i4P"/&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